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060E57">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CE72775" w:rsidR="00DF6B8D" w:rsidRDefault="00DF6B8D" w:rsidP="00060E57">
      <w:pPr>
        <w:jc w:val="center"/>
        <w:rPr>
          <w:rFonts w:ascii="Times New Roman" w:hAnsi="Times New Roman" w:cs="Times New Roman"/>
          <w:sz w:val="24"/>
        </w:rPr>
      </w:pPr>
      <w:r>
        <w:rPr>
          <w:rFonts w:ascii="Times New Roman" w:hAnsi="Times New Roman" w:cs="Times New Roman"/>
          <w:sz w:val="24"/>
        </w:rPr>
        <w:t xml:space="preserve">Luyu Liu, Adam Porr, Harvey </w:t>
      </w:r>
      <w:r w:rsidR="006F04F6">
        <w:rPr>
          <w:rFonts w:ascii="Times New Roman" w:hAnsi="Times New Roman" w:cs="Times New Roman"/>
          <w:sz w:val="24"/>
        </w:rPr>
        <w:t xml:space="preserve">J. </w:t>
      </w:r>
      <w:r>
        <w:rPr>
          <w:rFonts w:ascii="Times New Roman" w:hAnsi="Times New Roman" w:cs="Times New Roman"/>
          <w:sz w:val="24"/>
        </w:rPr>
        <w:t>Miller</w:t>
      </w:r>
    </w:p>
    <w:p w14:paraId="33785B87" w14:textId="2B63C702" w:rsidR="00DF6B8D" w:rsidRDefault="00DF6B8D" w:rsidP="00060E57">
      <w:pPr>
        <w:jc w:val="both"/>
        <w:rPr>
          <w:rFonts w:ascii="Times New Roman" w:hAnsi="Times New Roman" w:cs="Times New Roman"/>
          <w:sz w:val="24"/>
        </w:rPr>
      </w:pPr>
    </w:p>
    <w:p w14:paraId="2DD6679A" w14:textId="77777777" w:rsidR="004B45CA" w:rsidRDefault="004B45CA" w:rsidP="00060E57">
      <w:pPr>
        <w:jc w:val="both"/>
        <w:rPr>
          <w:rFonts w:ascii="Times New Roman" w:hAnsi="Times New Roman" w:cs="Times New Roman"/>
          <w:sz w:val="24"/>
        </w:rPr>
      </w:pPr>
    </w:p>
    <w:p w14:paraId="09EA7A7E" w14:textId="1FEDD1AB" w:rsidR="00DF6B8D" w:rsidRDefault="00A07C82" w:rsidP="00060E57">
      <w:pPr>
        <w:jc w:val="both"/>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transit authorities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060E57">
      <w:pPr>
        <w:jc w:val="both"/>
        <w:rPr>
          <w:rFonts w:ascii="Times New Roman" w:hAnsi="Times New Roman" w:cs="Times New Roman"/>
          <w:sz w:val="24"/>
        </w:rPr>
      </w:pPr>
    </w:p>
    <w:p w14:paraId="09D065D0" w14:textId="56E9C090" w:rsidR="00DF6B8D" w:rsidRDefault="00DF6B8D" w:rsidP="00060E57">
      <w:pPr>
        <w:jc w:val="both"/>
        <w:rPr>
          <w:rFonts w:ascii="Times New Roman" w:hAnsi="Times New Roman" w:cs="Times New Roman"/>
          <w:sz w:val="24"/>
        </w:rPr>
      </w:pPr>
    </w:p>
    <w:p w14:paraId="608D3BDD" w14:textId="68E73B1A" w:rsidR="00722DE6" w:rsidRPr="00722DE6" w:rsidRDefault="00722DE6"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Introduction</w:t>
      </w:r>
    </w:p>
    <w:p w14:paraId="54647585" w14:textId="4F616C7A" w:rsidR="00536D67" w:rsidRDefault="00D41CE4" w:rsidP="00060E57">
      <w:pPr>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 xml:space="preserve">.  </w:t>
      </w:r>
      <w:r w:rsidR="00536D67" w:rsidRPr="00536D67">
        <w:rPr>
          <w:rFonts w:ascii="Times New Roman" w:hAnsi="Times New Roman" w:cs="Times New Roman"/>
          <w:sz w:val="24"/>
        </w:rPr>
        <w:t xml:space="preserve">Advances in mobility and geospatial data technologies and science have enhanced the sophistication and practicality of accessibility measures to 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4C3A42F5" w:rsidR="006C4E92" w:rsidRDefault="0010302F" w:rsidP="00060E57">
      <w:pPr>
        <w:ind w:firstLine="720"/>
        <w:jc w:val="both"/>
        <w:rPr>
          <w:rFonts w:ascii="Times New Roman" w:hAnsi="Times New Roman" w:cs="Times New Roman"/>
          <w:sz w:val="24"/>
        </w:rPr>
      </w:pPr>
      <w:r>
        <w:rPr>
          <w:rFonts w:ascii="Times New Roman" w:hAnsi="Times New Roman" w:cs="Times New Roman"/>
          <w:sz w:val="24"/>
        </w:rPr>
        <w:t>O’</w:t>
      </w:r>
      <w:r w:rsidR="00153BA0">
        <w:rPr>
          <w:rFonts w:ascii="Times New Roman" w:hAnsi="Times New Roman" w:cs="Times New Roman"/>
          <w:sz w:val="24"/>
        </w:rPr>
        <w:t>Sullivan Morrison and Shearer (2000)</w:t>
      </w:r>
      <w:r w:rsidR="007934FE">
        <w:rPr>
          <w:rFonts w:ascii="Times New Roman" w:hAnsi="Times New Roman" w:cs="Times New Roman"/>
          <w:sz w:val="24"/>
        </w:rPr>
        <w:t xml:space="preserve"> 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5B6770">
        <w:rPr>
          <w:rFonts w:ascii="Times New Roman" w:hAnsi="Times New Roman" w:cs="Times New Roman"/>
          <w:sz w:val="24"/>
        </w:rPr>
        <w:t>, 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183A2493" w:rsidR="00BD2273" w:rsidRDefault="00437B11" w:rsidP="00060E57">
      <w:pPr>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such as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5C36630D" w:rsidR="000D196D" w:rsidRDefault="00BD2273" w:rsidP="00060E57">
      <w:pPr>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based on real-time vehicle location data </w:t>
      </w:r>
      <w:r w:rsidR="004F17D1">
        <w:rPr>
          <w:rFonts w:ascii="Times New Roman" w:hAnsi="Times New Roman" w:cs="Times New Roman"/>
          <w:sz w:val="24"/>
        </w:rPr>
        <w:t>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 xml:space="preserve">he accessibility realized by the transit system and experienced by public transit users.  </w:t>
      </w:r>
    </w:p>
    <w:p w14:paraId="2B3B283B" w14:textId="3692BBD2" w:rsidR="00A6431A" w:rsidRDefault="00373180" w:rsidP="00060E57">
      <w:pPr>
        <w:jc w:val="both"/>
        <w:rPr>
          <w:rFonts w:ascii="Times New Roman" w:hAnsi="Times New Roman" w:cs="Times New Roman"/>
          <w:sz w:val="24"/>
        </w:rPr>
      </w:pPr>
      <w:r>
        <w:rPr>
          <w:rFonts w:ascii="Times New Roman" w:hAnsi="Times New Roman" w:cs="Times New Roman"/>
          <w:sz w:val="24"/>
        </w:rPr>
        <w:tab/>
        <w:t>This paper introduces a</w:t>
      </w:r>
      <w:r w:rsidR="00FB6FD4">
        <w:rPr>
          <w:rFonts w:ascii="Times New Roman" w:hAnsi="Times New Roman" w:cs="Times New Roman"/>
          <w:sz w:val="24"/>
        </w:rPr>
        <w:t xml:space="preserve">n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defined as</w:t>
      </w:r>
      <w:r w:rsidR="00421E17">
        <w:rPr>
          <w:rFonts w:ascii="Times New Roman" w:hAnsi="Times New Roman" w:cs="Times New Roman"/>
          <w:sz w:val="24"/>
        </w:rPr>
        <w:t xml:space="preserve"> </w:t>
      </w:r>
      <w:r w:rsidR="005A1FB8">
        <w:rPr>
          <w:rFonts w:ascii="Times New Roman" w:hAnsi="Times New Roman" w:cs="Times New Roman"/>
          <w:sz w:val="24"/>
        </w:rPr>
        <w:t>the deviation of a real-time</w:t>
      </w:r>
      <w:r w:rsidR="0061712E">
        <w:rPr>
          <w:rFonts w:ascii="Times New Roman" w:hAnsi="Times New Roman" w:cs="Times New Roman"/>
          <w:sz w:val="24"/>
        </w:rPr>
        <w:t xml:space="preserv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5A1FB8">
        <w:rPr>
          <w:rFonts w:ascii="Times New Roman" w:hAnsi="Times New Roman" w:cs="Times New Roman"/>
          <w:sz w:val="24"/>
        </w:rPr>
        <w:t xml:space="preserve">a </w:t>
      </w:r>
      <w:r w:rsidR="0061712E">
        <w:rPr>
          <w:rFonts w:ascii="Times New Roman" w:hAnsi="Times New Roman" w:cs="Times New Roman"/>
          <w:sz w:val="24"/>
        </w:rPr>
        <w:t>sta</w:t>
      </w:r>
      <w:r w:rsidR="002F7E17">
        <w:rPr>
          <w:rFonts w:ascii="Times New Roman" w:hAnsi="Times New Roman" w:cs="Times New Roman"/>
          <w:sz w:val="24"/>
        </w:rPr>
        <w:t xml:space="preserve">tic or steady-state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w:t>
      </w:r>
      <w:r w:rsidR="003154D3">
        <w:rPr>
          <w:rFonts w:ascii="Times New Roman" w:hAnsi="Times New Roman" w:cs="Times New Roman"/>
          <w:sz w:val="24"/>
        </w:rPr>
        <w:t>based on</w:t>
      </w:r>
      <w:r w:rsidR="005A1FB8">
        <w:rPr>
          <w:rFonts w:ascii="Times New Roman" w:hAnsi="Times New Roman" w:cs="Times New Roman"/>
          <w:sz w:val="24"/>
        </w:rPr>
        <w:t xml:space="preserve"> </w:t>
      </w:r>
      <w:r w:rsidR="007533C8">
        <w:rPr>
          <w:rFonts w:ascii="Times New Roman" w:hAnsi="Times New Roman" w:cs="Times New Roman"/>
          <w:sz w:val="24"/>
        </w:rPr>
        <w:t>schedule</w:t>
      </w:r>
      <w:r w:rsidR="003154D3">
        <w:rPr>
          <w:rFonts w:ascii="Times New Roman" w:hAnsi="Times New Roman" w:cs="Times New Roman"/>
          <w:sz w:val="24"/>
        </w:rPr>
        <w:t>s or assumed headways</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realized 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 xml:space="preserve">.  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591F76" w:rsidRPr="00591F76">
        <w:rPr>
          <w:rFonts w:ascii="Times New Roman" w:hAnsi="Times New Roman" w:cs="Times New Roman"/>
          <w:sz w:val="24"/>
        </w:rPr>
        <w:t xml:space="preserve">We </w:t>
      </w:r>
      <w:r w:rsidR="00591F76">
        <w:rPr>
          <w:rFonts w:ascii="Times New Roman" w:hAnsi="Times New Roman" w:cs="Times New Roman"/>
          <w:sz w:val="24"/>
        </w:rPr>
        <w:t xml:space="preserve">also </w:t>
      </w:r>
      <w:r w:rsidR="00591F76" w:rsidRPr="00591F76">
        <w:rPr>
          <w:rFonts w:ascii="Times New Roman" w:hAnsi="Times New Roman" w:cs="Times New Roman"/>
          <w:sz w:val="24"/>
        </w:rPr>
        <w:t xml:space="preserve">introduce </w:t>
      </w:r>
      <w:r w:rsidR="003C3999">
        <w:rPr>
          <w:rFonts w:ascii="Times New Roman" w:hAnsi="Times New Roman" w:cs="Times New Roman"/>
          <w:sz w:val="24"/>
        </w:rPr>
        <w:t>the concept and measure</w:t>
      </w:r>
      <w:r w:rsidR="00E34E8D">
        <w:rPr>
          <w:rFonts w:ascii="Times New Roman" w:hAnsi="Times New Roman" w:cs="Times New Roman"/>
          <w:sz w:val="24"/>
        </w:rPr>
        <w:t>ment</w:t>
      </w:r>
      <w:r w:rsidR="003C3999">
        <w:rPr>
          <w:rFonts w:ascii="Times New Roman" w:hAnsi="Times New Roman" w:cs="Times New Roman"/>
          <w:sz w:val="24"/>
        </w:rPr>
        <w:t xml:space="preserve"> of </w:t>
      </w:r>
      <w:r w:rsidR="00591F76" w:rsidRPr="00591F76">
        <w:rPr>
          <w:rFonts w:ascii="Times New Roman" w:hAnsi="Times New Roman" w:cs="Times New Roman"/>
          <w:i/>
          <w:iCs/>
          <w:sz w:val="24"/>
        </w:rPr>
        <w:t>realistic real-time accessibility</w:t>
      </w:r>
      <w:r w:rsidR="003C3999">
        <w:rPr>
          <w:rFonts w:ascii="Times New Roman" w:hAnsi="Times New Roman" w:cs="Times New Roman"/>
          <w:sz w:val="24"/>
        </w:rPr>
        <w:t xml:space="preserve"> based on real-time data and </w:t>
      </w:r>
      <w:r w:rsidR="00591F76" w:rsidRPr="00591F76">
        <w:rPr>
          <w:rFonts w:ascii="Times New Roman" w:hAnsi="Times New Roman" w:cs="Times New Roman"/>
          <w:sz w:val="24"/>
        </w:rPr>
        <w:t>user</w:t>
      </w:r>
      <w:r w:rsidR="003C3999">
        <w:rPr>
          <w:rFonts w:ascii="Times New Roman" w:hAnsi="Times New Roman" w:cs="Times New Roman"/>
          <w:sz w:val="24"/>
        </w:rPr>
        <w:t xml:space="preserve">s’ ability to act on the conditions when they occurred, not retrospectively.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lastRenderedPageBreak/>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retrospecti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w:t>
      </w:r>
      <w:r w:rsidR="00D97E4F">
        <w:rPr>
          <w:rFonts w:ascii="Times New Roman" w:hAnsi="Times New Roman" w:cs="Times New Roman"/>
          <w:sz w:val="24"/>
        </w:rPr>
        <w:t xml:space="preserve">including </w:t>
      </w:r>
      <w:r w:rsidR="006865C9">
        <w:rPr>
          <w:rFonts w:ascii="Times New Roman" w:hAnsi="Times New Roman" w:cs="Times New Roman"/>
          <w:sz w:val="24"/>
        </w:rPr>
        <w:t>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060E57">
      <w:pPr>
        <w:jc w:val="both"/>
        <w:rPr>
          <w:rFonts w:ascii="Times New Roman" w:hAnsi="Times New Roman" w:cs="Times New Roman"/>
          <w:sz w:val="24"/>
        </w:rPr>
      </w:pPr>
    </w:p>
    <w:p w14:paraId="7F5645C5" w14:textId="1EE656FA" w:rsidR="003F60A1" w:rsidRDefault="006D0DA2" w:rsidP="00060E57">
      <w:pPr>
        <w:pStyle w:val="ListParagraph"/>
        <w:numPr>
          <w:ilvl w:val="0"/>
          <w:numId w:val="1"/>
        </w:numPr>
        <w:jc w:val="both"/>
        <w:rPr>
          <w:rFonts w:ascii="Times New Roman" w:hAnsi="Times New Roman" w:cs="Times New Roman"/>
          <w:sz w:val="24"/>
        </w:rPr>
      </w:pPr>
      <w:r w:rsidRPr="007A7807">
        <w:rPr>
          <w:rFonts w:ascii="Times New Roman" w:hAnsi="Times New Roman" w:cs="Times New Roman"/>
          <w:sz w:val="24"/>
        </w:rPr>
        <w:t>Background</w:t>
      </w:r>
    </w:p>
    <w:p w14:paraId="5AAECA77" w14:textId="109B88F2" w:rsidR="00E067FB" w:rsidRDefault="00A44E48" w:rsidP="00060E57">
      <w:pPr>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 xml:space="preserve">.  </w:t>
      </w:r>
      <w:r w:rsidR="00052511">
        <w:rPr>
          <w:rFonts w:ascii="Times New Roman" w:hAnsi="Times New Roman" w:cs="Times New Roman"/>
          <w:sz w:val="24"/>
        </w:rPr>
        <w:t xml:space="preserve">We discuss: </w:t>
      </w:r>
      <w:proofErr w:type="spellStart"/>
      <w:r w:rsidR="00052511">
        <w:rPr>
          <w:rFonts w:ascii="Times New Roman" w:hAnsi="Times New Roman" w:cs="Times New Roman"/>
          <w:sz w:val="24"/>
        </w:rPr>
        <w:t>i</w:t>
      </w:r>
      <w:proofErr w:type="spellEnd"/>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ii</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61B60511" w:rsidR="009C32D2" w:rsidRDefault="00431277" w:rsidP="00060E57">
      <w:pPr>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 xml:space="preserve">more realistically.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  </w:t>
      </w:r>
      <w:r w:rsidR="007F0625" w:rsidRPr="007F0625">
        <w:rPr>
          <w:rFonts w:ascii="Times New Roman" w:hAnsi="Times New Roman" w:cs="Times New Roman"/>
          <w:sz w:val="24"/>
        </w:rPr>
        <w:t xml:space="preserve">Burns (1979)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 and network changes on accessibility.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 </w:t>
      </w:r>
      <w:r w:rsidR="00F30546">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 xml:space="preserve">STPs within transportation networks.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9D0CD8">
        <w:rPr>
          <w:rFonts w:ascii="Times New Roman" w:hAnsi="Times New Roman" w:cs="Times New Roman"/>
          <w:sz w:val="24"/>
        </w:rPr>
        <w:t>Increasing availability of dynamic</w:t>
      </w:r>
      <w:r w:rsidR="00866FD1">
        <w:rPr>
          <w:rFonts w:ascii="Times New Roman" w:hAnsi="Times New Roman" w:cs="Times New Roman"/>
          <w:sz w:val="24"/>
        </w:rPr>
        <w:t xml:space="preserve"> network</w:t>
      </w:r>
      <w:r w:rsidR="004C4B9E">
        <w:rPr>
          <w:rFonts w:ascii="Times New Roman" w:hAnsi="Times New Roman" w:cs="Times New Roman"/>
          <w:sz w:val="24"/>
        </w:rPr>
        <w:t xml:space="preserve"> data</w:t>
      </w:r>
      <w:r w:rsidR="00866FD1">
        <w:rPr>
          <w:rFonts w:ascii="Times New Roman" w:hAnsi="Times New Roman" w:cs="Times New Roman"/>
          <w:sz w:val="24"/>
        </w:rPr>
        <w:t xml:space="preserve"> allowed </w:t>
      </w:r>
      <w:r w:rsidR="001268E9">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1268E9">
        <w:rPr>
          <w:rFonts w:ascii="Times New Roman" w:hAnsi="Times New Roman" w:cs="Times New Roman"/>
          <w:sz w:val="24"/>
        </w:rPr>
        <w:fldChar w:fldCharType="separate"/>
      </w:r>
      <w:r w:rsidR="001268E9" w:rsidRPr="001268E9">
        <w:rPr>
          <w:rFonts w:ascii="Times New Roman" w:hAnsi="Times New Roman" w:cs="Times New Roman"/>
          <w:noProof/>
          <w:sz w:val="24"/>
        </w:rPr>
        <w:t>(Y.-H. Wu &amp; Miller, 2001)</w:t>
      </w:r>
      <w:r w:rsidR="001268E9">
        <w:rPr>
          <w:rFonts w:ascii="Times New Roman" w:hAnsi="Times New Roman" w:cs="Times New Roman"/>
          <w:sz w:val="24"/>
        </w:rPr>
        <w:fldChar w:fldCharType="end"/>
      </w:r>
      <w:r w:rsidR="001268E9">
        <w:rPr>
          <w:rFonts w:ascii="Times New Roman" w:hAnsi="Times New Roman" w:cs="Times New Roman"/>
          <w:sz w:val="24"/>
        </w:rPr>
        <w:t xml:space="preserve"> </w:t>
      </w:r>
      <w:r w:rsidR="00E721F3">
        <w:rPr>
          <w:rFonts w:ascii="Times New Roman" w:hAnsi="Times New Roman" w:cs="Times New Roman"/>
          <w:sz w:val="24"/>
        </w:rPr>
        <w:t>to develop procedures for calculat</w:t>
      </w:r>
      <w:r w:rsidR="004C4B9E">
        <w:rPr>
          <w:rFonts w:ascii="Times New Roman" w:hAnsi="Times New Roman" w:cs="Times New Roman"/>
          <w:sz w:val="24"/>
        </w:rPr>
        <w:t>ing</w:t>
      </w:r>
      <w:r w:rsidR="00E721F3">
        <w:rPr>
          <w:rFonts w:ascii="Times New Roman" w:hAnsi="Times New Roman" w:cs="Times New Roman"/>
          <w:sz w:val="24"/>
        </w:rPr>
        <w:t xml:space="preserve"> </w:t>
      </w:r>
      <w:r w:rsidR="004C4B9E">
        <w:rPr>
          <w:rFonts w:ascii="Times New Roman" w:hAnsi="Times New Roman" w:cs="Times New Roman"/>
          <w:sz w:val="24"/>
        </w:rPr>
        <w:t xml:space="preserve">STPs within networks with time-varying flows and travel times. </w:t>
      </w:r>
      <w:r w:rsidR="004D797D">
        <w:rPr>
          <w:rFonts w:ascii="Times New Roman" w:hAnsi="Times New Roman" w:cs="Times New Roman"/>
          <w:sz w:val="24"/>
        </w:rPr>
        <w:fldChar w:fldCharType="begin" w:fldLock="1"/>
      </w:r>
      <w:r w:rsidR="002F1564">
        <w:rPr>
          <w:rFonts w:ascii="Times New Roman" w:hAnsi="Times New Roman" w:cs="Times New Roman" w:hint="eastAsia"/>
          <w:sz w:val="24"/>
        </w:rPr>
        <w:instrText>ADDIN CSL_CITATION {"citationItems":[{"id":"ITEM-1","itemData":{"ISSN":"0033-0124","author":[{"dropping-particle":"","family":"Kwan","given":"Mei</w:instrText>
      </w:r>
      <w:r w:rsidR="002F1564">
        <w:rPr>
          <w:rFonts w:ascii="Times New Roman" w:hAnsi="Times New Roman" w:cs="Times New Roman" w:hint="eastAsia"/>
          <w:sz w:val="24"/>
        </w:rPr>
        <w:instrText>‐</w:instrText>
      </w:r>
      <w:r w:rsidR="002F1564">
        <w:rPr>
          <w:rFonts w:ascii="Times New Roman" w:hAnsi="Times New Roman" w:cs="Times New Roman" w:hint="eastAsia"/>
          <w:sz w:val="24"/>
        </w:rPr>
        <w:instrText>Po","non-dropping-particle":"","parse-names":false,"suffix":""}],"container-title":"The Professional Geograph</w:instrText>
      </w:r>
      <w:r w:rsidR="002F156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w:t>
      </w:r>
      <w:r w:rsidR="00AD2171">
        <w:rPr>
          <w:rFonts w:ascii="Times New Roman" w:hAnsi="Times New Roman" w:cs="Times New Roman"/>
          <w:sz w:val="24"/>
        </w:rPr>
        <w:t xml:space="preserve">linked STPs </w:t>
      </w:r>
      <w:r w:rsidR="00916ACF">
        <w:rPr>
          <w:rFonts w:ascii="Times New Roman" w:hAnsi="Times New Roman" w:cs="Times New Roman"/>
          <w:sz w:val="24"/>
        </w:rPr>
        <w:t xml:space="preserve">to individual-level data using a </w:t>
      </w:r>
      <w:r w:rsidR="00835EA1">
        <w:rPr>
          <w:rFonts w:ascii="Times New Roman" w:hAnsi="Times New Roman" w:cs="Times New Roman"/>
          <w:sz w:val="24"/>
        </w:rPr>
        <w:t>travel diary dataset</w:t>
      </w:r>
      <w:r w:rsidR="00F465F2">
        <w:rPr>
          <w:rFonts w:ascii="Times New Roman" w:hAnsi="Times New Roman" w:cs="Times New Roman"/>
          <w:sz w:val="24"/>
        </w:rPr>
        <w:t xml:space="preserve">. </w:t>
      </w:r>
    </w:p>
    <w:p w14:paraId="7494FADD" w14:textId="2DE0B732" w:rsidR="00473F16" w:rsidRDefault="008472AB" w:rsidP="00060E57">
      <w:pPr>
        <w:ind w:firstLine="720"/>
        <w:jc w:val="both"/>
        <w:rPr>
          <w:rFonts w:ascii="Times New Roman" w:hAnsi="Times New Roman" w:cs="Times New Roman"/>
          <w:sz w:val="24"/>
        </w:rPr>
      </w:pPr>
      <w:r>
        <w:rPr>
          <w:rFonts w:ascii="Times New Roman" w:hAnsi="Times New Roman" w:cs="Times New Roman"/>
          <w:sz w:val="24"/>
        </w:rPr>
        <w:t>I</w:t>
      </w:r>
      <w:commentRangeStart w:id="5"/>
      <w:r>
        <w:rPr>
          <w:rFonts w:ascii="Times New Roman" w:hAnsi="Times New Roman" w:cs="Times New Roman"/>
          <w:sz w:val="24"/>
        </w:rPr>
        <w:t xml:space="preserve">mprovements in location-aware technologies </w:t>
      </w:r>
      <w:r w:rsidR="005368B6">
        <w:rPr>
          <w:rFonts w:ascii="Times New Roman" w:hAnsi="Times New Roman" w:cs="Times New Roman"/>
          <w:sz w:val="24"/>
        </w:rPr>
        <w:t>such as the global positioning system (GPS)</w:t>
      </w:r>
      <w:r w:rsidR="00737B8D">
        <w:rPr>
          <w:rFonts w:ascii="Times New Roman" w:hAnsi="Times New Roman" w:cs="Times New Roman"/>
          <w:sz w:val="24"/>
        </w:rPr>
        <w:t xml:space="preserve">, automated vehicle location (AVL) devices </w:t>
      </w:r>
      <w:r w:rsidR="005368B6">
        <w:rPr>
          <w:rFonts w:ascii="Times New Roman" w:hAnsi="Times New Roman" w:cs="Times New Roman"/>
          <w:sz w:val="24"/>
        </w:rPr>
        <w:t xml:space="preserve">mobile telephony has also allowed greater refinement and wider application of the </w:t>
      </w:r>
      <w:r w:rsidR="00C36622">
        <w:rPr>
          <w:rFonts w:ascii="Times New Roman" w:hAnsi="Times New Roman" w:cs="Times New Roman"/>
          <w:sz w:val="24"/>
        </w:rPr>
        <w:t xml:space="preserve">STP </w:t>
      </w:r>
      <w:r w:rsidR="00B17D54">
        <w:rPr>
          <w:rFonts w:ascii="Times New Roman" w:hAnsi="Times New Roman" w:cs="Times New Roman"/>
          <w:sz w:val="24"/>
        </w:rPr>
        <w:fldChar w:fldCharType="begin" w:fldLock="1"/>
      </w:r>
      <w:r w:rsidR="002F1564">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M.-P. Kwan, 2000; 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1268E9" w:rsidRPr="001268E9">
        <w:rPr>
          <w:rFonts w:ascii="Times New Roman" w:hAnsi="Times New Roman" w:cs="Times New Roman"/>
          <w:noProof/>
          <w:sz w:val="24"/>
        </w:rPr>
        <w:t>(M.-P. Kwan, 2000; 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commentRangeEnd w:id="5"/>
      <w:r w:rsidR="00737B8D">
        <w:rPr>
          <w:rStyle w:val="CommentReference"/>
        </w:rPr>
        <w:commentReference w:id="5"/>
      </w:r>
    </w:p>
    <w:p w14:paraId="38E8CDA1" w14:textId="77777777" w:rsidR="0068197C" w:rsidRPr="0068197C" w:rsidRDefault="0068197C" w:rsidP="00060E57">
      <w:pPr>
        <w:jc w:val="both"/>
        <w:rPr>
          <w:rFonts w:ascii="Times New Roman" w:hAnsi="Times New Roman" w:cs="Times New Roman"/>
          <w:sz w:val="24"/>
        </w:rPr>
      </w:pPr>
    </w:p>
    <w:p w14:paraId="69B1AA27" w14:textId="743C4316" w:rsidR="004B3901" w:rsidRPr="00E4197A" w:rsidRDefault="0046336E" w:rsidP="00060E57">
      <w:pPr>
        <w:pStyle w:val="ListParagraph"/>
        <w:numPr>
          <w:ilvl w:val="1"/>
          <w:numId w:val="1"/>
        </w:numPr>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0A80089C" w14:textId="63005CB6" w:rsidR="009F1BCB" w:rsidRPr="002856DE" w:rsidRDefault="009F1BCB" w:rsidP="00060E57">
      <w:pPr>
        <w:jc w:val="both"/>
        <w:rPr>
          <w:rFonts w:ascii="Times New Roman" w:hAnsi="Times New Roman" w:cs="Times New Roman"/>
          <w:sz w:val="24"/>
        </w:rPr>
      </w:pPr>
      <w:commentRangeStart w:id="6"/>
      <w:r w:rsidRPr="002856DE">
        <w:rPr>
          <w:rFonts w:ascii="Times New Roman" w:hAnsi="Times New Roman" w:cs="Times New Roman"/>
          <w:sz w:val="24"/>
        </w:rPr>
        <w:t xml:space="preserve">As mentioned in the introduction of this paper, O’Sullivan Morrison and Shearer (2000) pioneered the application of STPs in the analysis of public transit accessibility.  However, their analysis </w:t>
      </w:r>
      <w:r w:rsidRPr="002856DE">
        <w:rPr>
          <w:rFonts w:ascii="Times New Roman" w:hAnsi="Times New Roman" w:cs="Times New Roman"/>
          <w:sz w:val="24"/>
        </w:rPr>
        <w:lastRenderedPageBreak/>
        <w:t>assumes trave</w:t>
      </w:r>
      <w:r w:rsidR="007A02DC">
        <w:rPr>
          <w:rFonts w:ascii="Times New Roman" w:hAnsi="Times New Roman" w:cs="Times New Roman"/>
          <w:sz w:val="24"/>
        </w:rPr>
        <w:t>l</w:t>
      </w:r>
      <w:r w:rsidRPr="002856DE">
        <w:rPr>
          <w:rFonts w:ascii="Times New Roman" w:hAnsi="Times New Roman" w:cs="Times New Roman"/>
          <w:sz w:val="24"/>
        </w:rPr>
        <w:t xml:space="preserve"> though planar space outside the transit network.  </w:t>
      </w:r>
      <w:proofErr w:type="spellStart"/>
      <w:r w:rsidRPr="002856DE">
        <w:rPr>
          <w:rFonts w:ascii="Times New Roman" w:hAnsi="Times New Roman" w:cs="Times New Roman"/>
          <w:sz w:val="24"/>
        </w:rPr>
        <w:t>Tribby</w:t>
      </w:r>
      <w:proofErr w:type="spellEnd"/>
      <w:r w:rsidRPr="002856DE">
        <w:rPr>
          <w:rFonts w:ascii="Times New Roman" w:hAnsi="Times New Roman" w:cs="Times New Roman"/>
          <w:sz w:val="24"/>
        </w:rPr>
        <w:t xml:space="preserve"> and Zandbergen (2012) improved transit accessibility by incorporating detailed representations of the sidewalk network for traveling to, from and between transit stops.  However, their analysis assumes a static or stead-state transit headway for peak and off-peak hours, based on scheduled service frequency.  Lee and Miller (2018) improved this by including publicly available schedule </w:t>
      </w:r>
      <w:r w:rsidR="00CE23BB">
        <w:rPr>
          <w:rFonts w:ascii="Times New Roman" w:hAnsi="Times New Roman" w:cs="Times New Roman"/>
          <w:sz w:val="24"/>
        </w:rPr>
        <w:t xml:space="preserve">and route </w:t>
      </w:r>
      <w:r w:rsidRPr="002856DE">
        <w:rPr>
          <w:rFonts w:ascii="Times New Roman" w:hAnsi="Times New Roman" w:cs="Times New Roman"/>
          <w:sz w:val="24"/>
        </w:rPr>
        <w:t xml:space="preserve">data from a local transit agency.    </w:t>
      </w:r>
    </w:p>
    <w:p w14:paraId="5E18AB5F" w14:textId="6CF2867E" w:rsidR="00A45896" w:rsidRDefault="00907B0F" w:rsidP="00060E57">
      <w:pPr>
        <w:ind w:firstLine="720"/>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proofErr w:type="spellStart"/>
      <w:r w:rsidR="00DF6891">
        <w:rPr>
          <w:rFonts w:ascii="Times New Roman" w:hAnsi="Times New Roman" w:cs="Times New Roman"/>
          <w:sz w:val="24"/>
        </w:rPr>
        <w:t>i</w:t>
      </w:r>
      <w:proofErr w:type="spellEnd"/>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DFC9D3E" w:rsidR="00E74255" w:rsidRDefault="00E45069" w:rsidP="00060E57">
      <w:pPr>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340D9B">
        <w:rPr>
          <w:rFonts w:ascii="Times New Roman" w:hAnsi="Times New Roman" w:cs="Times New Roman"/>
          <w:sz w:val="24"/>
        </w:rPr>
        <w:t xml:space="preserve">by walking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7"/>
      <w:commentRangeStart w:id="8"/>
      <w:r w:rsidR="00C27707">
        <w:rPr>
          <w:rFonts w:ascii="Times New Roman" w:hAnsi="Times New Roman" w:cs="Times New Roman"/>
          <w:sz w:val="24"/>
        </w:rPr>
        <w:t>which is a major simplification</w:t>
      </w:r>
      <w:commentRangeEnd w:id="7"/>
      <w:r w:rsidR="00591A16">
        <w:rPr>
          <w:rStyle w:val="CommentReference"/>
        </w:rPr>
        <w:commentReference w:id="7"/>
      </w:r>
      <w:commentRangeEnd w:id="8"/>
      <w:r w:rsidR="0043055A">
        <w:rPr>
          <w:rStyle w:val="CommentReference"/>
        </w:rPr>
        <w:commentReference w:id="8"/>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w:t>
      </w:r>
      <w:commentRangeStart w:id="9"/>
      <w:r w:rsidR="003F2CD3">
        <w:rPr>
          <w:rFonts w:ascii="Times New Roman" w:hAnsi="Times New Roman" w:cs="Times New Roman"/>
          <w:sz w:val="24"/>
        </w:rPr>
        <w:t xml:space="preserve">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w:t>
      </w:r>
      <w:commentRangeEnd w:id="9"/>
      <w:r w:rsidR="00591A16">
        <w:rPr>
          <w:rStyle w:val="CommentReference"/>
        </w:rPr>
        <w:commentReference w:id="9"/>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060E57">
      <w:pPr>
        <w:jc w:val="both"/>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commentRangeEnd w:id="6"/>
      <w:r w:rsidR="00456E7C">
        <w:rPr>
          <w:rStyle w:val="CommentReference"/>
        </w:rPr>
        <w:commentReference w:id="6"/>
      </w:r>
    </w:p>
    <w:p w14:paraId="112CF648" w14:textId="77777777" w:rsidR="0068197C" w:rsidRDefault="0068197C" w:rsidP="00060E57">
      <w:pPr>
        <w:jc w:val="both"/>
        <w:rPr>
          <w:rFonts w:ascii="Times New Roman" w:hAnsi="Times New Roman" w:cs="Times New Roman"/>
          <w:sz w:val="24"/>
        </w:rPr>
      </w:pPr>
    </w:p>
    <w:p w14:paraId="526D38B5" w14:textId="69E5B995" w:rsidR="00E523FA"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60E57">
      <w:pPr>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060E57">
      <w:pPr>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w:t>
      </w:r>
      <w:r w:rsidR="00AE6269">
        <w:rPr>
          <w:rFonts w:ascii="Times New Roman" w:hAnsi="Times New Roman" w:cs="Times New Roman"/>
          <w:sz w:val="24"/>
        </w:rPr>
        <w:lastRenderedPageBreak/>
        <w:t xml:space="preserve">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8887D3C" w:rsidR="0054376B" w:rsidRDefault="00E02566" w:rsidP="00060E57">
      <w:pPr>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d-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060E57">
      <w:pPr>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060E57">
      <w:pPr>
        <w:ind w:firstLine="720"/>
        <w:jc w:val="both"/>
        <w:rPr>
          <w:rFonts w:ascii="Times New Roman" w:hAnsi="Times New Roman" w:cs="Times New Roman"/>
          <w:sz w:val="24"/>
        </w:rPr>
      </w:pPr>
    </w:p>
    <w:p w14:paraId="7857921A" w14:textId="4096B7E3" w:rsidR="0080109E" w:rsidRDefault="00781A65" w:rsidP="00060E57">
      <w:pPr>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060E57">
      <w:pPr>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0A706412" w:rsidR="003A1EBA" w:rsidRDefault="00537C02" w:rsidP="00060E57">
      <w:pPr>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w:t>
      </w:r>
      <w:r w:rsidR="00272AAD">
        <w:rPr>
          <w:rFonts w:ascii="Times New Roman" w:hAnsi="Times New Roman" w:cs="Times New Roman"/>
          <w:sz w:val="24"/>
        </w:rPr>
        <w:lastRenderedPageBreak/>
        <w:t xml:space="preserve">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C48A9F4" w:rsidR="002A470C" w:rsidRDefault="0040693C" w:rsidP="00060E57">
      <w:pPr>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 July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xml:space="preserve">. We </w:t>
      </w:r>
      <w:r w:rsidR="00A45B08">
        <w:rPr>
          <w:rFonts w:ascii="Times New Roman" w:hAnsi="Times New Roman" w:cs="Times New Roman"/>
          <w:sz w:val="24"/>
        </w:rPr>
        <w:t xml:space="preserve">update </w:t>
      </w:r>
      <w:r w:rsidRPr="0040693C">
        <w:rPr>
          <w:rFonts w:ascii="Times New Roman" w:hAnsi="Times New Roman" w:cs="Times New Roman"/>
          <w:sz w:val="24"/>
        </w:rPr>
        <w:t xml:space="preserve">the 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060E57">
      <w:pPr>
        <w:ind w:firstLine="720"/>
        <w:jc w:val="both"/>
        <w:rPr>
          <w:rFonts w:ascii="Times New Roman" w:hAnsi="Times New Roman" w:cs="Times New Roman"/>
          <w:sz w:val="24"/>
        </w:rPr>
      </w:pPr>
    </w:p>
    <w:p w14:paraId="38EB25F1" w14:textId="55835608" w:rsidR="002F0DFC" w:rsidRDefault="003F2249"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060E57">
      <w:pPr>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0"/>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0"/>
      <w:r w:rsidR="00265250">
        <w:rPr>
          <w:rStyle w:val="CommentReference"/>
        </w:rPr>
        <w:commentReference w:id="10"/>
      </w:r>
    </w:p>
    <w:p w14:paraId="5BB5942D" w14:textId="45BE9F6D" w:rsidR="00D02C92" w:rsidRDefault="002417A2" w:rsidP="00060E57">
      <w:pPr>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4473B538" w:rsidR="00022CCB" w:rsidRDefault="000044FE" w:rsidP="00060E57">
      <w:pPr>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1"/>
      <w:commentRangeStart w:id="12"/>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1"/>
      <w:r w:rsidR="00ED5973">
        <w:rPr>
          <w:rStyle w:val="CommentReference"/>
        </w:rPr>
        <w:commentReference w:id="11"/>
      </w:r>
      <w:commentRangeEnd w:id="12"/>
      <w:r w:rsidR="003D1C41">
        <w:rPr>
          <w:rStyle w:val="CommentReference"/>
        </w:rPr>
        <w:commentReference w:id="12"/>
      </w:r>
      <w:r w:rsidR="00ED2135">
        <w:rPr>
          <w:rFonts w:ascii="Times New Roman" w:hAnsi="Times New Roman" w:cs="Times New Roman"/>
          <w:sz w:val="24"/>
        </w:rPr>
        <w:t xml:space="preserve">, we use a deterministic approach to address the time-dependent routing problem. </w:t>
      </w:r>
    </w:p>
    <w:p w14:paraId="6F7A3C9A" w14:textId="18252DCC" w:rsidR="00C4627C" w:rsidRDefault="00ED2135" w:rsidP="00060E57">
      <w:pPr>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w:t>
      </w:r>
      <w:r w:rsidR="00761E41">
        <w:rPr>
          <w:rFonts w:ascii="Times New Roman" w:hAnsi="Times New Roman" w:cs="Times New Roman"/>
          <w:sz w:val="24"/>
        </w:rPr>
        <w:lastRenderedPageBreak/>
        <w:t xml:space="preserve">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r w:rsidR="00EA19CC">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 [</w:t>
      </w:r>
      <w:r w:rsidR="008D4940" w:rsidRPr="002856DE">
        <w:rPr>
          <w:rFonts w:ascii="Times New Roman" w:hAnsi="Times New Roman" w:cs="Times New Roman"/>
          <w:sz w:val="24"/>
          <w:highlight w:val="yellow"/>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060E57">
      <w:pPr>
        <w:ind w:firstLine="720"/>
        <w:jc w:val="both"/>
        <w:rPr>
          <w:rFonts w:ascii="Times New Roman" w:hAnsi="Times New Roman" w:cs="Times New Roman"/>
          <w:sz w:val="24"/>
        </w:rPr>
      </w:pPr>
    </w:p>
    <w:p w14:paraId="3809A551" w14:textId="07C41C04" w:rsidR="008E4DCD" w:rsidRPr="008E4DCD" w:rsidRDefault="00DF091E"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D10C042" w:rsidR="00DD4874" w:rsidRPr="00DD4874" w:rsidRDefault="00AB6A54" w:rsidP="00060E57">
      <w:pPr>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w:t>
      </w:r>
      <w:proofErr w:type="spellStart"/>
      <w:r w:rsidR="00961507">
        <w:rPr>
          <w:rFonts w:ascii="Times New Roman" w:hAnsi="Times New Roman" w:cs="Times New Roman"/>
          <w:sz w:val="24"/>
        </w:rPr>
        <w:t>udget</w:t>
      </w:r>
      <w:proofErr w:type="spellEnd"/>
      <w:r w:rsidR="00961507">
        <w:rPr>
          <w:rFonts w:ascii="Times New Roman" w:hAnsi="Times New Roman" w:cs="Times New Roman"/>
          <w:sz w:val="24"/>
        </w:rPr>
        <w:t xml:space="preserve">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60E57">
            <w:pPr>
              <w:jc w:val="both"/>
              <w:rPr>
                <w:rFonts w:ascii="Times New Roman" w:hAnsi="Times New Roman" w:cs="Times New Roman"/>
                <w:sz w:val="24"/>
              </w:rPr>
            </w:pPr>
          </w:p>
        </w:tc>
        <w:tc>
          <w:tcPr>
            <w:tcW w:w="7020" w:type="dxa"/>
            <w:vAlign w:val="center"/>
          </w:tcPr>
          <w:p w14:paraId="74606573" w14:textId="3B33F99B" w:rsidR="00DD4874" w:rsidRDefault="00D00F0A"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26DB9934"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60E57">
            <w:pPr>
              <w:jc w:val="both"/>
              <w:rPr>
                <w:rFonts w:ascii="Times New Roman" w:hAnsi="Times New Roman" w:cs="Times New Roman"/>
                <w:sz w:val="24"/>
              </w:rPr>
            </w:pPr>
          </w:p>
        </w:tc>
        <w:tc>
          <w:tcPr>
            <w:tcW w:w="7020" w:type="dxa"/>
            <w:vAlign w:val="center"/>
          </w:tcPr>
          <w:p w14:paraId="088E7F4C" w14:textId="33D8B936" w:rsidR="00DD4874" w:rsidRDefault="00D00F0A"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60E57">
            <w:pPr>
              <w:jc w:val="both"/>
              <w:rPr>
                <w:rFonts w:ascii="Times New Roman" w:hAnsi="Times New Roman" w:cs="Times New Roman"/>
                <w:sz w:val="24"/>
              </w:rPr>
            </w:pPr>
          </w:p>
        </w:tc>
        <w:tc>
          <w:tcPr>
            <w:tcW w:w="7020" w:type="dxa"/>
            <w:vAlign w:val="center"/>
          </w:tcPr>
          <w:p w14:paraId="3292989D" w14:textId="670B7303" w:rsidR="00DD4874" w:rsidRDefault="00D00F0A"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060E57">
      <w:pPr>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023FA28B" w:rsidR="00DF091E" w:rsidRDefault="009A00B0" w:rsidP="00060E57">
      <w:pPr>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 xml:space="preserve">e produce </w:t>
      </w:r>
      <w:r w:rsidR="00660B81">
        <w:rPr>
          <w:rFonts w:ascii="Times New Roman" w:hAnsi="Times New Roman" w:cs="Times New Roman"/>
          <w:sz w:val="24"/>
        </w:rPr>
        <w:t xml:space="preserve">generate </w:t>
      </w:r>
      <w:r w:rsidR="00830FE4">
        <w:rPr>
          <w:rFonts w:ascii="Times New Roman" w:hAnsi="Times New Roman" w:cs="Times New Roman"/>
          <w:sz w:val="24"/>
        </w:rPr>
        <w:t>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 assumes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0283224" w14:textId="77777777" w:rsidR="00664640" w:rsidRDefault="00664640" w:rsidP="00060E57">
      <w:pPr>
        <w:jc w:val="both"/>
        <w:rPr>
          <w:rFonts w:ascii="Times New Roman" w:hAnsi="Times New Roman" w:cs="Times New Roman"/>
          <w:sz w:val="24"/>
        </w:rPr>
      </w:pPr>
    </w:p>
    <w:p w14:paraId="567B337D" w14:textId="2655C1B7" w:rsidR="00573994" w:rsidRDefault="00573994" w:rsidP="00060E57">
      <w:pPr>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Pr>
          <w:rFonts w:ascii="Times New Roman" w:hAnsi="Times New Roman" w:cs="Times New Roman"/>
          <w:sz w:val="24"/>
        </w:rPr>
        <w:t xml:space="preserve">  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o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582DAA03" w14:textId="46A656BD" w:rsidR="00A31DAF" w:rsidRDefault="00EE4C15" w:rsidP="00060E57">
      <w:pPr>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Although this differs from the schedule STP, it is still idealistic</w:t>
      </w:r>
      <w:r w:rsidR="00C70019">
        <w:rPr>
          <w:rFonts w:ascii="Times New Roman" w:hAnsi="Times New Roman" w:cs="Times New Roman"/>
          <w:sz w:val="24"/>
        </w:rPr>
        <w:t>.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 xml:space="preserve">t </w:t>
      </w:r>
      <w:r w:rsidR="00636F64">
        <w:rPr>
          <w:rFonts w:ascii="Times New Roman" w:hAnsi="Times New Roman" w:cs="Times New Roman"/>
          <w:sz w:val="24"/>
        </w:rPr>
        <w:t xml:space="preserve">also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w:t>
      </w:r>
      <w:commentRangeStart w:id="13"/>
      <w:r w:rsidR="004F63AD">
        <w:rPr>
          <w:rFonts w:ascii="Times New Roman" w:hAnsi="Times New Roman" w:cs="Times New Roman"/>
          <w:sz w:val="24"/>
        </w:rPr>
        <w: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For example, a bus </w:t>
      </w:r>
      <w:r w:rsidR="00AC40F2">
        <w:rPr>
          <w:rFonts w:ascii="Times New Roman" w:hAnsi="Times New Roman" w:cs="Times New Roman"/>
          <w:sz w:val="24"/>
        </w:rPr>
        <w:t>can be so</w:t>
      </w:r>
      <w:r w:rsidR="00DC14C2">
        <w:rPr>
          <w:rFonts w:ascii="Times New Roman" w:hAnsi="Times New Roman" w:cs="Times New Roman"/>
          <w:sz w:val="24"/>
        </w:rPr>
        <w:t xml:space="preserve"> delayed that the user can use it to</w:t>
      </w:r>
      <w:r w:rsidR="00DA1701">
        <w:rPr>
          <w:rFonts w:ascii="Times New Roman" w:hAnsi="Times New Roman" w:cs="Times New Roman"/>
          <w:sz w:val="24"/>
        </w:rPr>
        <w:t xml:space="preserve"> make </w:t>
      </w:r>
      <w:r w:rsidR="00DC14C2">
        <w:rPr>
          <w:rFonts w:ascii="Times New Roman" w:hAnsi="Times New Roman" w:cs="Times New Roman"/>
          <w:sz w:val="24"/>
        </w:rPr>
        <w:t>unexpected transfers t</w:t>
      </w:r>
      <w:r w:rsidR="00DA1701">
        <w:rPr>
          <w:rFonts w:ascii="Times New Roman" w:hAnsi="Times New Roman" w:cs="Times New Roman"/>
          <w:sz w:val="24"/>
        </w:rPr>
        <w:t xml:space="preserve">hat can </w:t>
      </w:r>
      <w:r w:rsidR="00DC14C2">
        <w:rPr>
          <w:rFonts w:ascii="Times New Roman" w:hAnsi="Times New Roman" w:cs="Times New Roman"/>
          <w:sz w:val="24"/>
        </w:rPr>
        <w:t>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w:t>
      </w:r>
      <w:r w:rsidR="00DA1701">
        <w:rPr>
          <w:rFonts w:ascii="Times New Roman" w:hAnsi="Times New Roman" w:cs="Times New Roman"/>
          <w:sz w:val="24"/>
        </w:rPr>
        <w:t xml:space="preserve">While this is clear in retrospect, </w:t>
      </w:r>
      <w:r w:rsidR="009828B8">
        <w:rPr>
          <w:rFonts w:ascii="Times New Roman" w:hAnsi="Times New Roman" w:cs="Times New Roman"/>
          <w:sz w:val="24"/>
        </w:rPr>
        <w:t xml:space="preserve">it is unknowable to </w:t>
      </w:r>
      <w:r w:rsidR="00DC14C2">
        <w:rPr>
          <w:rFonts w:ascii="Times New Roman" w:hAnsi="Times New Roman" w:cs="Times New Roman"/>
          <w:sz w:val="24"/>
        </w:rPr>
        <w:t>a user</w:t>
      </w:r>
      <w:r w:rsidR="009828B8">
        <w:rPr>
          <w:rFonts w:ascii="Times New Roman" w:hAnsi="Times New Roman" w:cs="Times New Roman"/>
          <w:sz w:val="24"/>
        </w:rPr>
        <w:t xml:space="preserve"> during the trip itself</w:t>
      </w:r>
      <w:r w:rsidR="00141C4A">
        <w:rPr>
          <w:rFonts w:ascii="Times New Roman" w:hAnsi="Times New Roman" w:cs="Times New Roman"/>
          <w:sz w:val="24"/>
        </w:rPr>
        <w:t>.</w:t>
      </w:r>
      <w:commentRangeEnd w:id="13"/>
      <w:r w:rsidR="00112935">
        <w:rPr>
          <w:rStyle w:val="CommentReference"/>
        </w:rPr>
        <w:commentReference w:id="13"/>
      </w:r>
    </w:p>
    <w:p w14:paraId="4E9C6761" w14:textId="05B9A210" w:rsidR="00060E57" w:rsidRDefault="00060E57" w:rsidP="00060E57">
      <w:pPr>
        <w:keepNext/>
        <w:jc w:val="both"/>
      </w:pPr>
      <w:r>
        <w:rPr>
          <w:noProof/>
        </w:rPr>
        <w:lastRenderedPageBreak/>
        <w:drawing>
          <wp:inline distT="0" distB="0" distL="0" distR="0" wp14:anchorId="623B420D" wp14:editId="280C98A4">
            <wp:extent cx="5931673" cy="5931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2572" cy="5932572"/>
                    </a:xfrm>
                    <a:prstGeom prst="rect">
                      <a:avLst/>
                    </a:prstGeom>
                    <a:noFill/>
                    <a:ln>
                      <a:noFill/>
                    </a:ln>
                  </pic:spPr>
                </pic:pic>
              </a:graphicData>
            </a:graphic>
          </wp:inline>
        </w:drawing>
      </w:r>
    </w:p>
    <w:p w14:paraId="765A78F5" w14:textId="478992FA" w:rsidR="00060E57" w:rsidRDefault="00060E57" w:rsidP="00060E57">
      <w:pPr>
        <w:jc w:val="both"/>
        <w:rPr>
          <w:rFonts w:ascii="Times New Roman" w:hAnsi="Times New Roman" w:cs="Times New Roman"/>
          <w:sz w:val="24"/>
        </w:rPr>
      </w:pPr>
      <w:bookmarkStart w:id="14"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FB6721">
        <w:rPr>
          <w:rFonts w:ascii="Times New Roman" w:hAnsi="Times New Roman" w:cs="Times New Roman"/>
          <w:noProof/>
          <w:sz w:val="24"/>
        </w:rPr>
        <w:t>1</w:t>
      </w:r>
      <w:r w:rsidRPr="00060E57">
        <w:rPr>
          <w:rFonts w:ascii="Times New Roman" w:hAnsi="Times New Roman" w:cs="Times New Roman"/>
          <w:sz w:val="24"/>
        </w:rPr>
        <w:fldChar w:fldCharType="end"/>
      </w:r>
      <w:bookmarkEnd w:id="14"/>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 alternative leg 2</w:t>
      </w:r>
      <w:r w:rsidR="00410B88">
        <w:rPr>
          <w:rFonts w:ascii="Times New Roman" w:hAnsi="Times New Roman" w:cs="Times New Roman"/>
          <w:sz w:val="24"/>
        </w:rPr>
        <w:t xml:space="preserve"> makes the transfer between the leg 1 and alternative leg 2 feasible, which is not 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1FB9D2EF" w14:textId="6C48DF41" w:rsidR="006155F9" w:rsidRDefault="006155F9" w:rsidP="00060E57">
      <w:pPr>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plan in advance and be able to always </w:t>
      </w:r>
      <w:r w:rsidR="000E7F6F">
        <w:rPr>
          <w:rFonts w:ascii="Times New Roman" w:hAnsi="Times New Roman" w:cs="Times New Roman"/>
          <w:sz w:val="24"/>
        </w:rPr>
        <w:t xml:space="preserve">achieve </w:t>
      </w:r>
      <w:r w:rsidR="000E7F6F">
        <w:rPr>
          <w:rFonts w:ascii="Times New Roman" w:hAnsi="Times New Roman" w:cs="Times New Roman"/>
          <w:sz w:val="24"/>
        </w:rPr>
        <w:lastRenderedPageBreak/>
        <w:t xml:space="preserve">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5"/>
      <w:commentRangeStart w:id="16"/>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5"/>
      <w:r w:rsidR="00D92DB6">
        <w:rPr>
          <w:rStyle w:val="CommentReference"/>
        </w:rPr>
        <w:commentReference w:id="15"/>
      </w:r>
      <w:commentRangeEnd w:id="16"/>
      <w:r w:rsidR="0091395C">
        <w:rPr>
          <w:rStyle w:val="CommentReference"/>
        </w:rPr>
        <w:commentReference w:id="16"/>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060E57">
      <w:pPr>
        <w:ind w:firstLine="720"/>
        <w:jc w:val="both"/>
        <w:rPr>
          <w:rFonts w:ascii="Times New Roman" w:hAnsi="Times New Roman" w:cs="Times New Roman"/>
          <w:sz w:val="24"/>
        </w:rPr>
      </w:pPr>
    </w:p>
    <w:p w14:paraId="25C4A11B" w14:textId="40FD6368" w:rsidR="00050B43" w:rsidRDefault="00832F68" w:rsidP="00E53EA1">
      <w:pPr>
        <w:jc w:val="both"/>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sidR="00E53EA1">
        <w:rPr>
          <w:rFonts w:ascii="Times New Roman" w:hAnsi="Times New Roman" w:cs="Times New Roman"/>
          <w:sz w:val="24"/>
        </w:rPr>
        <w:t xml:space="preserve">. </w:t>
      </w:r>
      <w:r w:rsidR="00FB7128">
        <w:rPr>
          <w:rFonts w:ascii="Times New Roman" w:hAnsi="Times New Roman" w:cs="Times New Roman"/>
          <w:sz w:val="24"/>
        </w:rPr>
        <w:t>Like traditional STP</w:t>
      </w:r>
      <w:r w:rsidR="00435EC6">
        <w:rPr>
          <w:rFonts w:ascii="Times New Roman" w:hAnsi="Times New Roman" w:cs="Times New Roman"/>
          <w:sz w:val="24"/>
        </w:rPr>
        <w:t>s</w:t>
      </w:r>
      <w:r w:rsidR="00FB7128">
        <w:rPr>
          <w:rFonts w:ascii="Times New Roman" w:hAnsi="Times New Roman" w:cs="Times New Roman"/>
          <w:sz w:val="24"/>
        </w:rPr>
        <w:t xml:space="preserve">, </w:t>
      </w:r>
      <w:r w:rsidR="00E53EA1">
        <w:rPr>
          <w:rFonts w:ascii="Times New Roman" w:hAnsi="Times New Roman" w:cs="Times New Roman"/>
          <w:sz w:val="24"/>
        </w:rPr>
        <w:t xml:space="preserve">realistic real-time STP is 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76ABC7C7" w14:textId="523D9005" w:rsidR="00050B43" w:rsidRDefault="00271140" w:rsidP="00050B43">
      <w:pPr>
        <w:ind w:firstLine="720"/>
        <w:jc w:val="both"/>
        <w:rPr>
          <w:rFonts w:ascii="Times New Roman" w:hAnsi="Times New Roman" w:cs="Times New Roman"/>
          <w:sz w:val="24"/>
        </w:rPr>
      </w:pPr>
      <w:r>
        <w:rPr>
          <w:rFonts w:ascii="Times New Roman" w:hAnsi="Times New Roman" w:cs="Times New Roman"/>
          <w:sz w:val="24"/>
        </w:rPr>
        <w:t>The f</w:t>
      </w:r>
      <w:r w:rsidR="001C5F23">
        <w:rPr>
          <w:rFonts w:ascii="Times New Roman" w:hAnsi="Times New Roman" w:cs="Times New Roman"/>
          <w:sz w:val="24"/>
        </w:rPr>
        <w:t>irst</w:t>
      </w:r>
      <w:r w:rsidR="00E53EA1">
        <w:rPr>
          <w:rFonts w:ascii="Times New Roman" w:hAnsi="Times New Roman" w:cs="Times New Roman"/>
          <w:sz w:val="24"/>
        </w:rPr>
        <w:t xml:space="preserve"> step is </w:t>
      </w:r>
      <w:r w:rsidR="00E53EA1" w:rsidRPr="00E53EA1">
        <w:rPr>
          <w:rFonts w:ascii="Times New Roman" w:hAnsi="Times New Roman" w:cs="Times New Roman"/>
          <w:i/>
          <w:iCs/>
          <w:sz w:val="24"/>
        </w:rPr>
        <w:t>planning</w:t>
      </w:r>
      <w:r w:rsidR="00FB7128">
        <w:rPr>
          <w:rFonts w:ascii="Times New Roman" w:hAnsi="Times New Roman" w:cs="Times New Roman"/>
          <w:sz w:val="24"/>
        </w:rPr>
        <w:t>. W</w:t>
      </w:r>
      <w:r w:rsidR="001C5F23">
        <w:rPr>
          <w:rFonts w:ascii="Times New Roman" w:hAnsi="Times New Roman" w:cs="Times New Roman"/>
          <w:sz w:val="24"/>
        </w:rPr>
        <w:t xml:space="preserve">e calculate </w:t>
      </w:r>
      <w:r w:rsidR="00280F76">
        <w:rPr>
          <w:rFonts w:ascii="Times New Roman" w:hAnsi="Times New Roman" w:cs="Times New Roman"/>
          <w:sz w:val="24"/>
        </w:rPr>
        <w:t>users’</w:t>
      </w:r>
      <w:r w:rsidR="00216FFC">
        <w:rPr>
          <w:rFonts w:ascii="Times New Roman" w:hAnsi="Times New Roman" w:cs="Times New Roman"/>
          <w:sz w:val="24"/>
        </w:rPr>
        <w:t xml:space="preserve"> trip plan from the scheduled timetable</w:t>
      </w:r>
      <w:r w:rsidR="00280F76">
        <w:rPr>
          <w:rFonts w:ascii="Times New Roman" w:hAnsi="Times New Roman" w:cs="Times New Roman"/>
          <w:sz w:val="24"/>
        </w:rPr>
        <w:t xml:space="preserve">, including </w:t>
      </w:r>
      <w:r w:rsidR="001C5F23">
        <w:rPr>
          <w:rFonts w:ascii="Times New Roman" w:hAnsi="Times New Roman" w:cs="Times New Roman"/>
          <w:sz w:val="24"/>
        </w:rPr>
        <w:t xml:space="preserve">all the shortest travel time </w:t>
      </w:r>
      <w:r w:rsidR="00E53EA1">
        <w:rPr>
          <w:rFonts w:ascii="Times New Roman" w:hAnsi="Times New Roman" w:cs="Times New Roman"/>
          <w:sz w:val="24"/>
        </w:rPr>
        <w:t xml:space="preserve">and </w:t>
      </w:r>
      <w:r w:rsidR="00CE400B">
        <w:rPr>
          <w:rFonts w:ascii="Times New Roman" w:hAnsi="Times New Roman" w:cs="Times New Roman"/>
          <w:sz w:val="24"/>
        </w:rPr>
        <w:t xml:space="preserve">the </w:t>
      </w:r>
      <w:r w:rsidR="00E53EA1">
        <w:rPr>
          <w:rFonts w:ascii="Times New Roman" w:hAnsi="Times New Roman" w:cs="Times New Roman"/>
          <w:sz w:val="24"/>
        </w:rPr>
        <w:t xml:space="preserve">corresponding route </w:t>
      </w:r>
      <w:r w:rsidR="00A738DC">
        <w:rPr>
          <w:rFonts w:ascii="Times New Roman" w:hAnsi="Times New Roman" w:cs="Times New Roman"/>
          <w:sz w:val="24"/>
        </w:rPr>
        <w:t>choice</w:t>
      </w:r>
      <w:r w:rsidR="002648C9">
        <w:rPr>
          <w:rFonts w:ascii="Times New Roman" w:hAnsi="Times New Roman" w:cs="Times New Roman"/>
          <w:sz w:val="24"/>
        </w:rPr>
        <w:t xml:space="preserve"> supposing all the buses follow the schedule</w:t>
      </w:r>
      <w:r w:rsidR="00E53EA1">
        <w:rPr>
          <w:rFonts w:ascii="Times New Roman" w:hAnsi="Times New Roman" w:cs="Times New Roman"/>
          <w:sz w:val="24"/>
        </w:rPr>
        <w:t xml:space="preserve">. </w:t>
      </w:r>
      <w:r w:rsidR="00D168E4">
        <w:rPr>
          <w:rFonts w:ascii="Times New Roman" w:hAnsi="Times New Roman" w:cs="Times New Roman"/>
          <w:sz w:val="24"/>
        </w:rPr>
        <w:t xml:space="preserve">We do not </w:t>
      </w:r>
      <w:r w:rsidR="00833E29">
        <w:rPr>
          <w:rFonts w:ascii="Times New Roman" w:hAnsi="Times New Roman" w:cs="Times New Roman"/>
          <w:sz w:val="24"/>
        </w:rPr>
        <w:t>use</w:t>
      </w:r>
      <w:r w:rsidR="00D168E4">
        <w:rPr>
          <w:rFonts w:ascii="Times New Roman" w:hAnsi="Times New Roman" w:cs="Times New Roman"/>
          <w:sz w:val="24"/>
        </w:rPr>
        <w:t xml:space="preserve"> real-time information</w:t>
      </w:r>
      <w:r w:rsidR="006519FD">
        <w:rPr>
          <w:rFonts w:ascii="Times New Roman" w:hAnsi="Times New Roman" w:cs="Times New Roman"/>
          <w:sz w:val="24"/>
        </w:rPr>
        <w:t xml:space="preserve"> (RTI)</w:t>
      </w:r>
      <w:r w:rsidR="00D168E4">
        <w:rPr>
          <w:rFonts w:ascii="Times New Roman" w:hAnsi="Times New Roman" w:cs="Times New Roman"/>
          <w:sz w:val="24"/>
        </w:rPr>
        <w:t xml:space="preserve"> as the data source because </w:t>
      </w:r>
      <w:r w:rsidR="008B7043">
        <w:rPr>
          <w:rFonts w:ascii="Times New Roman" w:hAnsi="Times New Roman" w:cs="Times New Roman"/>
          <w:sz w:val="24"/>
        </w:rPr>
        <w:t>it</w:t>
      </w:r>
      <w:r w:rsidR="009B6C7B">
        <w:rPr>
          <w:rFonts w:ascii="Times New Roman" w:hAnsi="Times New Roman" w:cs="Times New Roman"/>
          <w:sz w:val="24"/>
        </w:rPr>
        <w:t xml:space="preserve"> can reduce travel time</w:t>
      </w:r>
      <w:r w:rsidR="008E46F6">
        <w:rPr>
          <w:rFonts w:ascii="Times New Roman" w:hAnsi="Times New Roman" w:cs="Times New Roman"/>
          <w:sz w:val="24"/>
        </w:rPr>
        <w:t xml:space="preserve"> </w:t>
      </w:r>
      <w:r w:rsidR="002F1564">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DOI":"10.3141/2417-13","ISBN":"9780309295277","ISSN":"03611981","abstract":"Real-time information (RTI) is becoming increasingly available to transit travelers. This paper discusses the effects of RTI access available before the start of a journey in relation to line loads as well as passenger benefits. That RTI access can affect the choice of departure time and stop as well as the route choice is considered. Two types of travelers with access to RTI are distinguished: travelers who want to arrive at their destinations as soon as possible and passengers who prefer to stay slightly longer at their current locations if doing so can reduce their travel time. For illustration, a network with Irregular service arrivals is used and the optimal strategy approach of Spiess and Florian is used as a benchmark for passengers without RTI access. As expected, results showed that travelers without RTI access travel longer but also that particular combinations of traveler strategy and RTI provision lead to counterintuitive effects. Results: further illustrated that the two RTI access strategies that travelers use can lead to significant differences in loads. Implications Tor demand management are discussed.","author":[{"dropping-particle":"","family":"Fonzone","given":"Achille","non-dropping-particle":"","parse-names":false,"suffix":""},{"dropping-particle":"","family":"Schmöcker","given":"Jan Dirk","non-dropping-particle":"","parse-names":false,"suffix":""}],"container-title":"Transportation Research Record","id":"ITEM-1","issue":"1","issued":{"date-parts":[["2014"]]},"page":"121-129","publisher":"SAGE Publications Sage CA: Los Angeles, CA","title":"Effects of transit real-time information usage strategies","type":"article-journal","volume":"2417"},"uris":["http://www.mendeley.com/documents/?uuid=2a83715a-a44e-4a7a-a66c-37729a9a881c"]},{"id":"ITEM-2","itemData":{"DOI":"10.1109/ITSC.2015.464","ISBN":"9781467365956","abstract":"© 2015 IEEE.With the generalization of real-time traveler information, the behavior of modern trans port networks becomes harder to analyze and to predict. It is now critical to develop simulation tools for mobility policies makers, taking into account this new information environment. Information is now individualized, and the interaction of a population of individually guided travelers have to be taken into account in the simulations. Multiagent simulation is proving to be a powerful model for analyzing transport activities. Indeed, autonomous agents provide an appropriate basis for modeling heterogeneous systems and environment-based systems. In this paper, we present a multiagent simulation model to measure the impact of information provision on the quality of passengers travels. This impact is measured by simulating different scenarios in function of the percentage of connected travelers, represented as agents. These simulated scenarios are analyzed following their impact on the average travel times of the travelers. Results show that the number of connected travelers has a positive impact on overall travel times up until a certain threshold before becoming negative.","author":[{"dropping-particle":"","family":"Zargayouna","given":"Mahdi","non-dropping-particle":"","parse-names":false,"suffix":""},{"dropping-particle":"","family":"Othman","given":"Amine","non-dropping-particle":"","parse-names":false,"suffix":""},{"dropping-particle":"","family":"Scemama","given":"Gerard","non-dropping-particle":"","parse-names":false,"suffix":""},{"dropping-particle":"","family":"Zeddini","given":"Besma","non-dropping-particle":"","parse-names":false,"suffix":""}],"container-title":"IEEE Conference on Intelligent Transportation Systems, Proceedings, ITSC","id":"ITEM-2","issued":{"date-parts":[["2015"]]},"page":"2889-2894","publisher":"IEEE","title":"Impact of Travelers Information Level on Disturbed Transit Networks: A Multiagent Simulation","type":"paper-conference","volume":"2015-Octob"},"uris":["http://www.mendeley.com/documents/?uuid=bbe13d71-b502-461e-963f-9e354fbde132"]}],"mendeley":{"formattedCitation":"(Fonzone &amp; Schmöcker, 2014; Zargayouna, Othman, Scemama, &amp; Zeddini, 2015)","plainTextFormattedCitation":"(Fonzone &amp; Schmöcker, 2014; Zargayouna, Othman, Scemama, &amp; Zeddini, 2015)","previouslyFormattedCitation":"(Fonzone &amp; Schmöcker, 2014; Zargayouna, Othman, Scemama, &amp; Zeddini, 2015)"},"properties":{"noteIndex":0},"schema":"https://github.com/citation-style-language/schema/raw/master/csl-citation.json"}</w:instrText>
      </w:r>
      <w:r w:rsidR="002F1564">
        <w:rPr>
          <w:rFonts w:ascii="Times New Roman" w:hAnsi="Times New Roman" w:cs="Times New Roman"/>
          <w:sz w:val="24"/>
        </w:rPr>
        <w:fldChar w:fldCharType="separate"/>
      </w:r>
      <w:r w:rsidR="002F1564" w:rsidRPr="002F1564">
        <w:rPr>
          <w:rFonts w:ascii="Times New Roman" w:hAnsi="Times New Roman" w:cs="Times New Roman"/>
          <w:noProof/>
          <w:sz w:val="24"/>
        </w:rPr>
        <w:t>(Fonzone &amp; Schmöcker, 2014; Zargayouna, Othman, Scemama, &amp; Zeddini, 2015)</w:t>
      </w:r>
      <w:r w:rsidR="002F1564">
        <w:rPr>
          <w:rFonts w:ascii="Times New Roman" w:hAnsi="Times New Roman" w:cs="Times New Roman"/>
          <w:sz w:val="24"/>
        </w:rPr>
        <w:fldChar w:fldCharType="end"/>
      </w:r>
      <w:r w:rsidR="00D168E4">
        <w:rPr>
          <w:rFonts w:ascii="Times New Roman" w:hAnsi="Times New Roman" w:cs="Times New Roman"/>
          <w:sz w:val="24"/>
        </w:rPr>
        <w:t xml:space="preserve">, while </w:t>
      </w:r>
      <w:r w:rsidR="00267C41">
        <w:rPr>
          <w:rFonts w:ascii="Times New Roman" w:hAnsi="Times New Roman" w:cs="Times New Roman"/>
          <w:sz w:val="24"/>
        </w:rPr>
        <w:t>w</w:t>
      </w:r>
      <w:r w:rsidR="0059060C">
        <w:rPr>
          <w:rFonts w:ascii="Times New Roman" w:hAnsi="Times New Roman" w:cs="Times New Roman"/>
          <w:sz w:val="24"/>
        </w:rPr>
        <w:t xml:space="preserve">e </w:t>
      </w:r>
      <w:r w:rsidR="00D168E4">
        <w:rPr>
          <w:rFonts w:ascii="Times New Roman" w:hAnsi="Times New Roman" w:cs="Times New Roman"/>
          <w:sz w:val="24"/>
        </w:rPr>
        <w:t xml:space="preserve">want to </w:t>
      </w:r>
      <w:r w:rsidR="0059060C">
        <w:rPr>
          <w:rFonts w:ascii="Times New Roman" w:hAnsi="Times New Roman" w:cs="Times New Roman"/>
          <w:sz w:val="24"/>
        </w:rPr>
        <w:t xml:space="preserve">define realistic real-time accessibility as a </w:t>
      </w:r>
      <w:r w:rsidR="0059060C" w:rsidRPr="00CE400B">
        <w:rPr>
          <w:rFonts w:ascii="Times New Roman" w:hAnsi="Times New Roman" w:cs="Times New Roman"/>
          <w:i/>
          <w:iCs/>
          <w:sz w:val="24"/>
        </w:rPr>
        <w:t>lower bound</w:t>
      </w:r>
      <w:r w:rsidR="00267C41">
        <w:rPr>
          <w:rFonts w:ascii="Times New Roman" w:hAnsi="Times New Roman" w:cs="Times New Roman"/>
          <w:sz w:val="24"/>
        </w:rPr>
        <w:t xml:space="preserve"> of experienced accessibility</w:t>
      </w:r>
      <w:r w:rsidR="008E46F6">
        <w:rPr>
          <w:rFonts w:ascii="Times New Roman" w:hAnsi="Times New Roman" w:cs="Times New Roman"/>
          <w:sz w:val="24"/>
        </w:rPr>
        <w:t>.</w:t>
      </w:r>
      <w:r w:rsidR="00267C41">
        <w:rPr>
          <w:rFonts w:ascii="Times New Roman" w:hAnsi="Times New Roman" w:cs="Times New Roman"/>
          <w:sz w:val="24"/>
        </w:rPr>
        <w:t xml:space="preserve"> </w:t>
      </w:r>
      <w:r w:rsidR="006519FD">
        <w:rPr>
          <w:rFonts w:ascii="Times New Roman" w:hAnsi="Times New Roman" w:cs="Times New Roman"/>
          <w:sz w:val="24"/>
        </w:rPr>
        <w:t xml:space="preserve">Meanwhile, RTI may not be accessible for everyone </w:t>
      </w:r>
      <w:r w:rsidR="00C1153A">
        <w:rPr>
          <w:rFonts w:ascii="Times New Roman" w:hAnsi="Times New Roman" w:cs="Times New Roman"/>
          <w:sz w:val="24"/>
        </w:rPr>
        <w:t>since</w:t>
      </w:r>
      <w:r w:rsidR="006519FD">
        <w:rPr>
          <w:rFonts w:ascii="Times New Roman" w:hAnsi="Times New Roman" w:cs="Times New Roman"/>
          <w:sz w:val="24"/>
        </w:rPr>
        <w:t xml:space="preserve"> smartphone and </w:t>
      </w:r>
      <w:r w:rsidR="0024178A">
        <w:rPr>
          <w:rFonts w:ascii="Times New Roman" w:hAnsi="Times New Roman" w:cs="Times New Roman"/>
          <w:sz w:val="24"/>
        </w:rPr>
        <w:t>broadband Internet</w:t>
      </w:r>
      <w:r w:rsidR="006519FD">
        <w:rPr>
          <w:rFonts w:ascii="Times New Roman" w:hAnsi="Times New Roman" w:cs="Times New Roman"/>
          <w:sz w:val="24"/>
        </w:rPr>
        <w:t xml:space="preserve"> access are not always guaranteed</w:t>
      </w:r>
      <w:r w:rsidR="00EB455A">
        <w:rPr>
          <w:rFonts w:ascii="Times New Roman" w:hAnsi="Times New Roman" w:cs="Times New Roman"/>
          <w:sz w:val="24"/>
        </w:rPr>
        <w:t xml:space="preserve"> </w:t>
      </w:r>
      <w:r w:rsidR="00EB455A">
        <w:rPr>
          <w:rFonts w:ascii="Times New Roman" w:hAnsi="Times New Roman" w:cs="Times New Roman"/>
          <w:sz w:val="24"/>
        </w:rPr>
        <w:fldChar w:fldCharType="begin" w:fldLock="1"/>
      </w:r>
      <w:r w:rsidR="00C1153A">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Bauman, 2018; Mohadisdudis &amp; Ali, 2014)"},"properties":{"noteIndex":0},"schema":"https://github.com/citation-style-language/schema/raw/master/csl-citation.json"}</w:instrText>
      </w:r>
      <w:r w:rsidR="00EB455A">
        <w:rPr>
          <w:rFonts w:ascii="Times New Roman" w:hAnsi="Times New Roman" w:cs="Times New Roman"/>
          <w:sz w:val="24"/>
        </w:rPr>
        <w:fldChar w:fldCharType="separate"/>
      </w:r>
      <w:r w:rsidR="00C1153A" w:rsidRPr="00C1153A">
        <w:rPr>
          <w:rFonts w:ascii="Times New Roman" w:hAnsi="Times New Roman" w:cs="Times New Roman"/>
          <w:noProof/>
          <w:sz w:val="24"/>
        </w:rPr>
        <w:t>(Mohadisdudis &amp; Ali, 2014; Tsetsi &amp; Rains, 2017)</w:t>
      </w:r>
      <w:r w:rsidR="00EB455A">
        <w:rPr>
          <w:rFonts w:ascii="Times New Roman" w:hAnsi="Times New Roman" w:cs="Times New Roman"/>
          <w:sz w:val="24"/>
        </w:rPr>
        <w:fldChar w:fldCharType="end"/>
      </w:r>
      <w:r w:rsidR="006519FD">
        <w:rPr>
          <w:rFonts w:ascii="Times New Roman" w:hAnsi="Times New Roman" w:cs="Times New Roman"/>
          <w:sz w:val="24"/>
        </w:rPr>
        <w:t xml:space="preserve">. Realistic real-time accessibility </w:t>
      </w:r>
      <w:r w:rsidR="00267C41">
        <w:rPr>
          <w:rFonts w:ascii="Times New Roman" w:hAnsi="Times New Roman" w:cs="Times New Roman"/>
          <w:sz w:val="24"/>
        </w:rPr>
        <w:t>is</w:t>
      </w:r>
      <w:r w:rsidR="0059060C">
        <w:rPr>
          <w:rFonts w:ascii="Times New Roman" w:hAnsi="Times New Roman" w:cs="Times New Roman"/>
          <w:sz w:val="24"/>
        </w:rPr>
        <w:t xml:space="preserve"> a more conservative and practical measure compared </w:t>
      </w:r>
      <w:r w:rsidR="000C503A">
        <w:rPr>
          <w:rFonts w:ascii="Times New Roman" w:hAnsi="Times New Roman" w:cs="Times New Roman"/>
          <w:sz w:val="24"/>
        </w:rPr>
        <w:t>to</w:t>
      </w:r>
      <w:r w:rsidR="0059060C">
        <w:rPr>
          <w:rFonts w:ascii="Times New Roman" w:hAnsi="Times New Roman" w:cs="Times New Roman"/>
          <w:sz w:val="24"/>
        </w:rPr>
        <w:t xml:space="preserve"> its scheduled and retrospective real-time counterparts</w:t>
      </w:r>
      <w:r w:rsidR="00267C41">
        <w:rPr>
          <w:rFonts w:ascii="Times New Roman" w:hAnsi="Times New Roman" w:cs="Times New Roman"/>
          <w:sz w:val="24"/>
        </w:rPr>
        <w:t>.</w:t>
      </w:r>
      <w:r w:rsidR="009B6C7B">
        <w:rPr>
          <w:rFonts w:ascii="Times New Roman" w:hAnsi="Times New Roman" w:cs="Times New Roman"/>
          <w:sz w:val="24"/>
        </w:rPr>
        <w:t xml:space="preserve"> </w:t>
      </w:r>
    </w:p>
    <w:p w14:paraId="50769188" w14:textId="6F1C168B" w:rsidR="00CC34E8" w:rsidRDefault="00271140" w:rsidP="00CC34E8">
      <w:pPr>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scheduled STP between A and C</w:t>
      </w:r>
      <w:r w:rsidR="00CC34E8">
        <w:rPr>
          <w:rFonts w:ascii="Times New Roman" w:hAnsi="Times New Roman" w:cs="Times New Roman"/>
          <w:sz w:val="24"/>
        </w:rPr>
        <w:t>, where A, B, C represent subsequent 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commentRangeStart w:id="17"/>
      <w:commentRangeStart w:id="18"/>
      <w:commentRangeEnd w:id="17"/>
      <w:r w:rsidR="00CC34E8">
        <w:rPr>
          <w:rStyle w:val="CommentReference"/>
        </w:rPr>
        <w:commentReference w:id="17"/>
      </w:r>
      <w:commentRangeEnd w:id="18"/>
      <w:r w:rsidR="005A4AAB">
        <w:rPr>
          <w:rStyle w:val="CommentReference"/>
        </w:rPr>
        <w:commentReference w:id="18"/>
      </w:r>
    </w:p>
    <w:p w14:paraId="065AF278" w14:textId="77E27A6E" w:rsidR="00104B9E" w:rsidRDefault="00A27932" w:rsidP="002C2454">
      <w:pPr>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1)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very 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 2)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r w:rsidR="002C2454">
        <w:rPr>
          <w:rFonts w:ascii="Times New Roman" w:hAnsi="Times New Roman" w:cs="Times New Roman"/>
          <w:sz w:val="24"/>
        </w:rPr>
        <w:t>3)</w:t>
      </w:r>
      <w:commentRangeStart w:id="19"/>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19"/>
      <w:r w:rsidR="00166A0A">
        <w:rPr>
          <w:rStyle w:val="CommentReference"/>
        </w:rPr>
        <w:commentReference w:id="19"/>
      </w:r>
      <w:r w:rsidR="004A6618">
        <w:rPr>
          <w:rFonts w:ascii="Times New Roman" w:hAnsi="Times New Roman" w:cs="Times New Roman"/>
          <w:sz w:val="24"/>
        </w:rPr>
        <w:t xml:space="preserve">, while realistic results and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7E13C500" w14:textId="577983B7" w:rsidR="00664640" w:rsidRDefault="00664640" w:rsidP="00060E57">
      <w:pPr>
        <w:jc w:val="both"/>
        <w:rPr>
          <w:rFonts w:ascii="Times New Roman" w:hAnsi="Times New Roman" w:cs="Times New Roman"/>
          <w:sz w:val="24"/>
        </w:rPr>
      </w:pPr>
    </w:p>
    <w:p w14:paraId="6BBEE0EA" w14:textId="3C2EE09F" w:rsidR="00664640" w:rsidRPr="009E2D8D" w:rsidRDefault="0066464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1904B4AF" w14:textId="5C18967F" w:rsidR="00420382" w:rsidRDefault="004E6DF2" w:rsidP="00060E57">
      <w:pPr>
        <w:jc w:val="both"/>
        <w:rPr>
          <w:rFonts w:ascii="Times New Roman" w:hAnsi="Times New Roman" w:cs="Times New Roman"/>
          <w:sz w:val="24"/>
        </w:rPr>
      </w:pPr>
      <w:r>
        <w:rPr>
          <w:rFonts w:ascii="Times New Roman" w:hAnsi="Times New Roman" w:cs="Times New Roman"/>
          <w:sz w:val="24"/>
        </w:rPr>
        <w:lastRenderedPageBreak/>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Pr>
          <w:rFonts w:ascii="Times New Roman" w:hAnsi="Times New Roman" w:cs="Times New Roman"/>
          <w:sz w:val="24"/>
        </w:rPr>
        <w:t xml:space="preserv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10173" w14:paraId="489FBFC8" w14:textId="77777777" w:rsidTr="00944CC6">
        <w:trPr>
          <w:jc w:val="center"/>
        </w:trPr>
        <w:tc>
          <w:tcPr>
            <w:tcW w:w="985" w:type="dxa"/>
            <w:vAlign w:val="center"/>
          </w:tcPr>
          <w:p w14:paraId="5DEF7513" w14:textId="77777777" w:rsidR="00110173" w:rsidRDefault="00110173" w:rsidP="00060E57">
            <w:pPr>
              <w:jc w:val="both"/>
              <w:rPr>
                <w:rFonts w:ascii="Times New Roman" w:hAnsi="Times New Roman" w:cs="Times New Roman"/>
                <w:sz w:val="24"/>
              </w:rPr>
            </w:pPr>
          </w:p>
        </w:tc>
        <w:tc>
          <w:tcPr>
            <w:tcW w:w="7020" w:type="dxa"/>
            <w:vAlign w:val="center"/>
          </w:tcPr>
          <w:p w14:paraId="466B492C" w14:textId="7ADB6393" w:rsidR="00110173" w:rsidRDefault="00D00F0A"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F4D5CF6" w14:textId="6F3B858E" w:rsidR="00CB35DE" w:rsidRDefault="009E3D7F" w:rsidP="00060E57">
      <w:pPr>
        <w:jc w:val="both"/>
        <w:rPr>
          <w:rFonts w:ascii="Times New Roman" w:hAnsi="Times New Roman" w:cs="Times New Roman"/>
          <w:sz w:val="24"/>
        </w:rPr>
      </w:pPr>
      <w:commentRangeStart w:id="20"/>
      <w:commentRangeStart w:id="21"/>
      <w:r>
        <w:rPr>
          <w:rFonts w:ascii="Times New Roman" w:hAnsi="Times New Roman" w:cs="Times New Roman"/>
          <w:sz w:val="24"/>
        </w:rPr>
        <w:t>w</w:t>
      </w:r>
      <w:r w:rsidR="000807DE">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4C2A7B">
        <w:rPr>
          <w:rFonts w:ascii="Times New Roman" w:hAnsi="Times New Roman" w:cs="Times New Roman"/>
          <w:sz w:val="24"/>
        </w:rPr>
        <w:t>expected</w:t>
      </w:r>
      <w:r w:rsidR="000807DE">
        <w:rPr>
          <w:rFonts w:ascii="Times New Roman" w:hAnsi="Times New Roman" w:cs="Times New Roman"/>
          <w:sz w:val="24"/>
        </w:rPr>
        <w:t xml:space="preserve"> STP</w:t>
      </w:r>
      <w:r w:rsidR="008C5CC7">
        <w:rPr>
          <w:rFonts w:ascii="Times New Roman" w:hAnsi="Times New Roman" w:cs="Times New Roman"/>
          <w:sz w:val="24"/>
        </w:rPr>
        <w:t xml:space="preserve"> (schedule or retrospective)</w:t>
      </w:r>
      <w:r w:rsidR="000807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0807DE">
        <w:rPr>
          <w:rFonts w:ascii="Times New Roman" w:hAnsi="Times New Roman" w:cs="Times New Roman"/>
          <w:sz w:val="24"/>
        </w:rPr>
        <w:t>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8C5CC7">
        <w:rPr>
          <w:rFonts w:ascii="Times New Roman" w:hAnsi="Times New Roman" w:cs="Times New Roman"/>
          <w:sz w:val="24"/>
        </w:rPr>
        <w:t xml:space="preserve">expected </w:t>
      </w:r>
      <w:r w:rsidR="00CB35DE">
        <w:rPr>
          <w:rFonts w:ascii="Times New Roman" w:hAnsi="Times New Roman" w:cs="Times New Roman"/>
          <w:sz w:val="24"/>
        </w:rPr>
        <w:t>travel time</w:t>
      </w:r>
      <w:commentRangeEnd w:id="20"/>
      <w:r w:rsidR="008C5CC7">
        <w:rPr>
          <w:rStyle w:val="CommentReference"/>
        </w:rPr>
        <w:commentReference w:id="20"/>
      </w:r>
      <w:commentRangeEnd w:id="21"/>
      <w:r w:rsidR="008F25DB">
        <w:rPr>
          <w:rStyle w:val="CommentReference"/>
        </w:rPr>
        <w:commentReference w:id="21"/>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CB35DE">
        <w:rPr>
          <w:rFonts w:ascii="Times New Roman" w:hAnsi="Times New Roman" w:cs="Times New Roman"/>
          <w:sz w:val="24"/>
        </w:rPr>
        <w:t>real-time travel time.</w:t>
      </w:r>
      <w:r>
        <w:rPr>
          <w:rFonts w:ascii="Times New Roman" w:hAnsi="Times New Roman" w:cs="Times New Roman"/>
          <w:sz w:val="24"/>
        </w:rPr>
        <w:t xml:space="preserve">  </w:t>
      </w:r>
      <w:commentRangeStart w:id="22"/>
      <w:r w:rsidR="00C601A5">
        <w:rPr>
          <w:rFonts w:ascii="Times New Roman" w:hAnsi="Times New Roman" w:cs="Times New Roman"/>
          <w:sz w:val="24"/>
        </w:rPr>
        <w:t xml:space="preserve">We also introduce </w:t>
      </w:r>
      <w:r>
        <w:rPr>
          <w:rFonts w:ascii="Times New Roman" w:hAnsi="Times New Roman" w:cs="Times New Roman"/>
          <w:sz w:val="24"/>
        </w:rPr>
        <w:t>a</w:t>
      </w:r>
      <w:r w:rsidR="008F09A3">
        <w:rPr>
          <w:rFonts w:ascii="Times New Roman" w:hAnsi="Times New Roman" w:cs="Times New Roman"/>
          <w:sz w:val="24"/>
        </w:rPr>
        <w:t xml:space="preserve">nother definition of </w:t>
      </w:r>
      <w:r w:rsidR="00C601A5">
        <w:rPr>
          <w:rFonts w:ascii="Times New Roman" w:hAnsi="Times New Roman" w:cs="Times New Roman"/>
          <w:sz w:val="24"/>
        </w:rPr>
        <w:t>unrealized accessibility</w:t>
      </w:r>
      <w:commentRangeEnd w:id="22"/>
      <w:r w:rsidR="00814640">
        <w:rPr>
          <w:rStyle w:val="CommentReference"/>
        </w:rPr>
        <w:commentReference w:id="22"/>
      </w:r>
      <w:r w:rsidR="008F09A3">
        <w:rPr>
          <w:rFonts w:ascii="Times New Roman" w:hAnsi="Times New Roman" w:cs="Times New Roman"/>
          <w:sz w:val="24"/>
        </w:rPr>
        <w:t xml:space="preserve"> normalized by </w:t>
      </w:r>
      <w:r w:rsidR="008F25DB">
        <w:rPr>
          <w:rFonts w:ascii="Times New Roman" w:hAnsi="Times New Roman" w:cs="Times New Roman"/>
          <w:sz w:val="24"/>
        </w:rPr>
        <w:t xml:space="preserve">the </w:t>
      </w:r>
      <w:r w:rsidR="008F09A3">
        <w:rPr>
          <w:rFonts w:ascii="Times New Roman" w:hAnsi="Times New Roman" w:cs="Times New Roman"/>
          <w:sz w:val="24"/>
        </w:rPr>
        <w:t>expected STP</w:t>
      </w:r>
      <w:r w:rsidR="00C601A5">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60E57">
            <w:pPr>
              <w:jc w:val="both"/>
              <w:rPr>
                <w:rFonts w:ascii="Times New Roman" w:hAnsi="Times New Roman" w:cs="Times New Roman"/>
                <w:sz w:val="24"/>
              </w:rPr>
            </w:pPr>
          </w:p>
        </w:tc>
        <w:tc>
          <w:tcPr>
            <w:tcW w:w="7020" w:type="dxa"/>
            <w:vAlign w:val="center"/>
          </w:tcPr>
          <w:p w14:paraId="6950209D" w14:textId="7EE2BD62" w:rsidR="00103829" w:rsidRDefault="00D00F0A"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3F2D2503" w:rsidR="00BC520D" w:rsidRDefault="00BC520D" w:rsidP="00060E57">
      <w:pPr>
        <w:jc w:val="both"/>
        <w:rPr>
          <w:rFonts w:ascii="Times New Roman" w:hAnsi="Times New Roman" w:cs="Times New Roman"/>
          <w:sz w:val="24"/>
        </w:rPr>
      </w:pPr>
    </w:p>
    <w:p w14:paraId="33C30602" w14:textId="0C3DF2B0" w:rsidR="00903B56" w:rsidRDefault="009C4339" w:rsidP="00060E57">
      <w:pPr>
        <w:jc w:val="both"/>
        <w:rPr>
          <w:rFonts w:ascii="Times New Roman" w:hAnsi="Times New Roman" w:cs="Times New Roman"/>
          <w:sz w:val="24"/>
        </w:rPr>
      </w:pPr>
      <w:r w:rsidRPr="007630F9">
        <w:rPr>
          <w:rFonts w:ascii="Times New Roman" w:hAnsi="Times New Roman" w:cs="Times New Roman"/>
          <w:sz w:val="24"/>
        </w:rPr>
        <w:t xml:space="preserve">We </w:t>
      </w:r>
      <w:r>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Pr>
          <w:rFonts w:ascii="Times New Roman" w:hAnsi="Times New Roman" w:cs="Times New Roman"/>
          <w:sz w:val="24"/>
        </w:rPr>
        <w:t>accessibility unreliability</w:t>
      </w:r>
      <w:r w:rsidR="004C2A7B">
        <w:rPr>
          <w:rFonts w:ascii="Times New Roman" w:hAnsi="Times New Roman" w:cs="Times New Roman"/>
          <w:sz w:val="24"/>
        </w:rPr>
        <w:t xml:space="preserve">: </w:t>
      </w:r>
      <w:r>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Pr>
          <w:rFonts w:ascii="Times New Roman" w:hAnsi="Times New Roman" w:cs="Times New Roman"/>
          <w:sz w:val="24"/>
        </w:rPr>
        <w:t xml:space="preserve">. Scheduled STP </w:t>
      </w:r>
      <w:r w:rsidR="00681415">
        <w:rPr>
          <w:rFonts w:ascii="Times New Roman" w:hAnsi="Times New Roman" w:cs="Times New Roman"/>
          <w:sz w:val="24"/>
        </w:rPr>
        <w:t xml:space="preserve">is </w:t>
      </w:r>
      <w:r>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r w:rsidR="00551D5D">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 The unreliability represents the retrospective measures’ overestimation.</w:t>
      </w:r>
    </w:p>
    <w:p w14:paraId="05E497BA" w14:textId="1804EC30" w:rsidR="00944CC6" w:rsidRDefault="00D12B18" w:rsidP="00A90E75">
      <w:pPr>
        <w:jc w:val="both"/>
        <w:rPr>
          <w:rFonts w:ascii="Times New Roman" w:hAnsi="Times New Roman" w:cs="Times New Roman"/>
          <w:sz w:val="24"/>
        </w:rPr>
      </w:pPr>
      <w:r>
        <w:rPr>
          <w:rFonts w:ascii="Times New Roman" w:hAnsi="Times New Roman" w:cs="Times New Roman"/>
          <w:sz w:val="24"/>
        </w:rPr>
        <w:tab/>
        <w:t xml:space="preserve">From the perspective of information veracity, we </w:t>
      </w:r>
      <w:r w:rsidR="001962C5">
        <w:rPr>
          <w:rFonts w:ascii="Times New Roman" w:hAnsi="Times New Roman" w:cs="Times New Roman"/>
          <w:sz w:val="24"/>
        </w:rPr>
        <w:t>can consider</w:t>
      </w:r>
      <w:r>
        <w:rPr>
          <w:rFonts w:ascii="Times New Roman" w:hAnsi="Times New Roman" w:cs="Times New Roman"/>
          <w:sz w:val="24"/>
        </w:rPr>
        <w:t xml:space="preserve"> retrospective accessibility as the measure with perfect </w:t>
      </w:r>
      <w:r w:rsidR="007A7F0E">
        <w:rPr>
          <w:rFonts w:ascii="Times New Roman" w:hAnsi="Times New Roman" w:cs="Times New Roman"/>
          <w:sz w:val="24"/>
        </w:rPr>
        <w:t>RTI</w:t>
      </w:r>
      <w:r>
        <w:rPr>
          <w:rFonts w:ascii="Times New Roman" w:hAnsi="Times New Roman" w:cs="Times New Roman"/>
          <w:sz w:val="24"/>
        </w:rPr>
        <w:t xml:space="preserve"> input</w:t>
      </w:r>
      <w:r w:rsidR="001962C5">
        <w:rPr>
          <w:rFonts w:ascii="Times New Roman" w:hAnsi="Times New Roman" w:cs="Times New Roman"/>
          <w:sz w:val="24"/>
        </w:rPr>
        <w:t xml:space="preserve">, which can fully </w:t>
      </w:r>
      <w:r w:rsidR="0035511C">
        <w:rPr>
          <w:rFonts w:ascii="Times New Roman" w:hAnsi="Times New Roman" w:cs="Times New Roman"/>
          <w:sz w:val="24"/>
        </w:rPr>
        <w:t>foretell</w:t>
      </w:r>
      <w:r w:rsidR="001962C5">
        <w:rPr>
          <w:rFonts w:ascii="Times New Roman" w:hAnsi="Times New Roman" w:cs="Times New Roman"/>
          <w:sz w:val="24"/>
        </w:rPr>
        <w:t xml:space="preserve"> the futur</w:t>
      </w:r>
      <w:r w:rsidR="0020751E">
        <w:rPr>
          <w:rFonts w:ascii="Times New Roman" w:hAnsi="Times New Roman" w:cs="Times New Roman"/>
          <w:sz w:val="24"/>
        </w:rPr>
        <w:t>e</w:t>
      </w:r>
      <w:r w:rsidR="00493219">
        <w:rPr>
          <w:rFonts w:ascii="Times New Roman" w:hAnsi="Times New Roman" w:cs="Times New Roman"/>
          <w:sz w:val="24"/>
        </w:rPr>
        <w:t xml:space="preserve"> and is not feasible</w:t>
      </w:r>
      <w:r w:rsidR="0020751E">
        <w:rPr>
          <w:rFonts w:ascii="Times New Roman" w:hAnsi="Times New Roman" w:cs="Times New Roman"/>
          <w:sz w:val="24"/>
        </w:rPr>
        <w:t xml:space="preserve">. We can also consider realistic accessibility as the measure with no </w:t>
      </w:r>
      <w:r w:rsidR="007A7F0E">
        <w:rPr>
          <w:rFonts w:ascii="Times New Roman" w:hAnsi="Times New Roman" w:cs="Times New Roman"/>
          <w:sz w:val="24"/>
        </w:rPr>
        <w:t>RTI</w:t>
      </w:r>
      <w:r w:rsidR="0020751E">
        <w:rPr>
          <w:rFonts w:ascii="Times New Roman" w:hAnsi="Times New Roman" w:cs="Times New Roman"/>
          <w:sz w:val="24"/>
        </w:rPr>
        <w:t xml:space="preserve"> input, which cannot </w:t>
      </w:r>
      <w:r w:rsidR="0035511C">
        <w:rPr>
          <w:rFonts w:ascii="Times New Roman" w:hAnsi="Times New Roman" w:cs="Times New Roman"/>
          <w:sz w:val="24"/>
        </w:rPr>
        <w:t xml:space="preserve">foretell </w:t>
      </w:r>
      <w:r w:rsidR="0020751E">
        <w:rPr>
          <w:rFonts w:ascii="Times New Roman" w:hAnsi="Times New Roman" w:cs="Times New Roman"/>
          <w:sz w:val="24"/>
        </w:rPr>
        <w:t>the future at all.</w:t>
      </w:r>
      <w:r w:rsidR="007A7F0E">
        <w:rPr>
          <w:rFonts w:ascii="Times New Roman" w:hAnsi="Times New Roman" w:cs="Times New Roman"/>
          <w:sz w:val="24"/>
        </w:rPr>
        <w:t xml:space="preserve"> Therefore, w</w:t>
      </w:r>
      <w:commentRangeStart w:id="23"/>
      <w:commentRangeStart w:id="24"/>
      <w:r>
        <w:rPr>
          <w:rFonts w:ascii="Times New Roman" w:hAnsi="Times New Roman" w:cs="Times New Roman"/>
          <w:sz w:val="24"/>
        </w:rPr>
        <w:t xml:space="preserve">e view the retrospective and realistic STP as the upper and lower bound of the experienced accessibility, respectively. </w:t>
      </w:r>
      <w:commentRangeEnd w:id="23"/>
      <w:r>
        <w:rPr>
          <w:rStyle w:val="CommentReference"/>
        </w:rPr>
        <w:commentReference w:id="23"/>
      </w:r>
      <w:commentRangeEnd w:id="24"/>
      <w:r>
        <w:rPr>
          <w:rStyle w:val="CommentReference"/>
        </w:rPr>
        <w:commentReference w:id="24"/>
      </w:r>
      <w:r w:rsidR="006C1A5B">
        <w:rPr>
          <w:rFonts w:ascii="Times New Roman" w:hAnsi="Times New Roman" w:cs="Times New Roman"/>
          <w:sz w:val="24"/>
        </w:rPr>
        <w:t xml:space="preserve">Other accessibility measures with different </w:t>
      </w:r>
      <w:r w:rsidR="007A7F0E">
        <w:rPr>
          <w:rFonts w:ascii="Times New Roman" w:hAnsi="Times New Roman" w:cs="Times New Roman"/>
          <w:sz w:val="24"/>
        </w:rPr>
        <w:t>RTI-based predicting scheme</w:t>
      </w:r>
      <w:r w:rsidR="006C1A5B">
        <w:rPr>
          <w:rFonts w:ascii="Times New Roman" w:hAnsi="Times New Roman" w:cs="Times New Roman"/>
          <w:sz w:val="24"/>
        </w:rPr>
        <w:t xml:space="preserve"> or routing algorithm should </w:t>
      </w:r>
      <w:r w:rsidR="004F333D">
        <w:rPr>
          <w:rFonts w:ascii="Times New Roman" w:hAnsi="Times New Roman" w:cs="Times New Roman"/>
          <w:sz w:val="24"/>
        </w:rPr>
        <w:t>be between the two benchmarks.</w:t>
      </w:r>
      <w:r w:rsidR="00A90E75">
        <w:rPr>
          <w:rFonts w:ascii="Times New Roman" w:hAnsi="Times New Roman" w:cs="Times New Roman"/>
          <w:sz w:val="24"/>
        </w:rPr>
        <w:t xml:space="preserve"> For the same reason, d</w:t>
      </w:r>
      <w:r w:rsidR="00FE6A1D">
        <w:rPr>
          <w:rFonts w:ascii="Times New Roman" w:hAnsi="Times New Roman" w:cs="Times New Roman"/>
          <w:sz w:val="24"/>
        </w:rPr>
        <w:t xml:space="preserve">espite we use realistic real-time STP as a </w:t>
      </w:r>
      <w:r w:rsidR="00530785">
        <w:rPr>
          <w:rFonts w:ascii="Times New Roman" w:hAnsi="Times New Roman" w:cs="Times New Roman"/>
          <w:sz w:val="24"/>
        </w:rPr>
        <w:t xml:space="preserve">relaxed </w:t>
      </w:r>
      <w:r w:rsidR="00FE6A1D">
        <w:rPr>
          <w:rFonts w:ascii="Times New Roman" w:hAnsi="Times New Roman" w:cs="Times New Roman"/>
          <w:sz w:val="24"/>
        </w:rPr>
        <w:t xml:space="preserve">benchmark in this study, we do not </w:t>
      </w:r>
      <w:r w:rsidR="006D4B71">
        <w:rPr>
          <w:rFonts w:ascii="Times New Roman" w:hAnsi="Times New Roman" w:cs="Times New Roman"/>
          <w:sz w:val="24"/>
        </w:rPr>
        <w:t>claim</w:t>
      </w:r>
      <w:r w:rsidR="00FE6A1D">
        <w:rPr>
          <w:rFonts w:ascii="Times New Roman" w:hAnsi="Times New Roman" w:cs="Times New Roman"/>
          <w:sz w:val="24"/>
        </w:rPr>
        <w:t xml:space="preserve"> the realistic </w:t>
      </w:r>
      <w:r w:rsidR="00517841">
        <w:rPr>
          <w:rFonts w:ascii="Times New Roman" w:hAnsi="Times New Roman" w:cs="Times New Roman"/>
          <w:sz w:val="24"/>
        </w:rPr>
        <w:t>measure</w:t>
      </w:r>
      <w:r w:rsidR="00FE6A1D">
        <w:rPr>
          <w:rFonts w:ascii="Times New Roman" w:hAnsi="Times New Roman" w:cs="Times New Roman"/>
          <w:sz w:val="24"/>
        </w:rPr>
        <w:t xml:space="preserve"> can fully reflect all transit users’ behavior and can be a universally authoritative benchmark</w:t>
      </w:r>
      <w:r w:rsidR="00A90E75">
        <w:rPr>
          <w:rFonts w:ascii="Times New Roman" w:hAnsi="Times New Roman" w:cs="Times New Roman"/>
          <w:sz w:val="24"/>
        </w:rPr>
        <w:t xml:space="preserve"> for all purposes</w:t>
      </w:r>
      <w:r w:rsidR="00FE6A1D">
        <w:rPr>
          <w:rFonts w:ascii="Times New Roman" w:hAnsi="Times New Roman" w:cs="Times New Roman"/>
          <w:sz w:val="24"/>
        </w:rPr>
        <w:t xml:space="preserve">. </w:t>
      </w:r>
      <w:r w:rsidR="00FF082B">
        <w:rPr>
          <w:rFonts w:ascii="Times New Roman" w:hAnsi="Times New Roman" w:cs="Times New Roman"/>
          <w:sz w:val="24"/>
        </w:rPr>
        <w:t>M</w:t>
      </w:r>
      <w:r w:rsidR="00FE6A1D">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sidR="00FE6A1D">
        <w:rPr>
          <w:rFonts w:ascii="Times New Roman" w:hAnsi="Times New Roman" w:cs="Times New Roman"/>
          <w:sz w:val="24"/>
        </w:rPr>
        <w:t>adopt</w:t>
      </w:r>
      <w:r w:rsidR="00903B56">
        <w:rPr>
          <w:rFonts w:ascii="Times New Roman" w:hAnsi="Times New Roman" w:cs="Times New Roman"/>
          <w:sz w:val="24"/>
        </w:rPr>
        <w:t xml:space="preserve"> different assumptions</w:t>
      </w:r>
      <w:r w:rsidR="00FE6A1D">
        <w:rPr>
          <w:rFonts w:ascii="Times New Roman" w:hAnsi="Times New Roman" w:cs="Times New Roman"/>
          <w:sz w:val="24"/>
        </w:rPr>
        <w:t xml:space="preserve"> and conditions, which almost guarantee their results will be different.</w:t>
      </w:r>
    </w:p>
    <w:p w14:paraId="033DBBE4" w14:textId="725DCFA0" w:rsidR="009C4339" w:rsidRDefault="009C4339" w:rsidP="00060E57">
      <w:pPr>
        <w:jc w:val="both"/>
        <w:rPr>
          <w:rFonts w:ascii="Times New Roman" w:hAnsi="Times New Roman" w:cs="Times New Roman"/>
          <w:sz w:val="24"/>
        </w:rPr>
      </w:pPr>
    </w:p>
    <w:p w14:paraId="13F31701" w14:textId="77777777" w:rsidR="009C4339" w:rsidRDefault="009C4339" w:rsidP="00060E57">
      <w:pPr>
        <w:jc w:val="both"/>
        <w:rPr>
          <w:rFonts w:ascii="Times New Roman" w:hAnsi="Times New Roman" w:cs="Times New Roman"/>
          <w:sz w:val="24"/>
        </w:rPr>
      </w:pPr>
    </w:p>
    <w:p w14:paraId="424C6326" w14:textId="07847FF3" w:rsidR="006B56EA" w:rsidRDefault="008261D8"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3F84A6DF" w:rsidR="0068274F" w:rsidRDefault="0085327A" w:rsidP="00060E57">
      <w:pPr>
        <w:jc w:val="both"/>
        <w:rPr>
          <w:rFonts w:ascii="Times New Roman" w:hAnsi="Times New Roman" w:cs="Times New Roman"/>
          <w:sz w:val="24"/>
        </w:rPr>
      </w:pPr>
      <w:r>
        <w:rPr>
          <w:rFonts w:ascii="Times New Roman" w:hAnsi="Times New Roman" w:cs="Times New Roman"/>
          <w:sz w:val="24"/>
        </w:rPr>
        <w:t xml:space="preserve">We </w:t>
      </w:r>
    </w:p>
    <w:p w14:paraId="0FA3DC58" w14:textId="77777777" w:rsidR="000D7799" w:rsidRPr="006B56EA" w:rsidRDefault="000D7799" w:rsidP="000D7799">
      <w:pPr>
        <w:jc w:val="both"/>
        <w:rPr>
          <w:rFonts w:ascii="Times New Roman" w:hAnsi="Times New Roman" w:cs="Times New Roman"/>
          <w:sz w:val="24"/>
        </w:rPr>
      </w:pPr>
    </w:p>
    <w:p w14:paraId="1C48E181" w14:textId="7BCDDF71" w:rsidR="000D7799" w:rsidRPr="006B56EA" w:rsidRDefault="000D7799" w:rsidP="000D7799">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Overall unreliability between three STPs</w:t>
      </w:r>
    </w:p>
    <w:p w14:paraId="117BF61C" w14:textId="77777777" w:rsidR="000D7799" w:rsidRPr="006B56EA" w:rsidRDefault="000D7799" w:rsidP="0085327A">
      <w:pPr>
        <w:jc w:val="both"/>
        <w:rPr>
          <w:rFonts w:ascii="Times New Roman" w:hAnsi="Times New Roman" w:cs="Times New Roman"/>
          <w:sz w:val="24"/>
        </w:rPr>
      </w:pPr>
    </w:p>
    <w:p w14:paraId="33A1914E" w14:textId="66EE0B6C" w:rsidR="0085327A" w:rsidRPr="006B56EA" w:rsidRDefault="0085327A" w:rsidP="0085327A">
      <w:pPr>
        <w:pStyle w:val="ListParagraph"/>
        <w:numPr>
          <w:ilvl w:val="1"/>
          <w:numId w:val="1"/>
        </w:numPr>
        <w:jc w:val="both"/>
        <w:rPr>
          <w:rFonts w:ascii="Times New Roman" w:hAnsi="Times New Roman" w:cs="Times New Roman"/>
          <w:sz w:val="24"/>
        </w:rPr>
      </w:pPr>
      <w:r>
        <w:rPr>
          <w:rFonts w:ascii="Times New Roman" w:hAnsi="Times New Roman" w:cs="Times New Roman"/>
          <w:sz w:val="24"/>
        </w:rPr>
        <w:lastRenderedPageBreak/>
        <w:t xml:space="preserve"> </w:t>
      </w:r>
      <w:r w:rsidRPr="006B56EA">
        <w:rPr>
          <w:rFonts w:ascii="Times New Roman" w:hAnsi="Times New Roman" w:cs="Times New Roman"/>
          <w:sz w:val="24"/>
        </w:rPr>
        <w:t>Spatial pattern</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205A39E" w14:textId="7FBC706E" w:rsidR="00A6278A" w:rsidRDefault="00A6278A" w:rsidP="0085327A">
      <w:pPr>
        <w:jc w:val="both"/>
        <w:rPr>
          <w:rFonts w:ascii="Times New Roman" w:hAnsi="Times New Roman" w:cs="Times New Roman"/>
          <w:sz w:val="24"/>
        </w:rPr>
      </w:pPr>
      <w:r>
        <w:rPr>
          <w:rFonts w:ascii="Times New Roman" w:hAnsi="Times New Roman" w:cs="Times New Roman"/>
          <w:sz w:val="24"/>
        </w:rPr>
        <w:t>The spatial pattern of accessibility unreliability is highly dependent on the time b</w:t>
      </w:r>
      <w:r w:rsidR="001108B3">
        <w:rPr>
          <w:rFonts w:ascii="Times New Roman" w:hAnsi="Times New Roman" w:cs="Times New Roman"/>
          <w:sz w:val="24"/>
        </w:rPr>
        <w:t xml:space="preserve">udget – how much time the person gets to propagate the PPA. Therefore, we present the spatial pattern </w:t>
      </w:r>
    </w:p>
    <w:p w14:paraId="1011FCDF" w14:textId="77777777" w:rsidR="00A6278A" w:rsidRDefault="00A6278A" w:rsidP="0085327A">
      <w:pPr>
        <w:jc w:val="both"/>
        <w:rPr>
          <w:rFonts w:ascii="Times New Roman" w:hAnsi="Times New Roman" w:cs="Times New Roman"/>
          <w:sz w:val="24"/>
        </w:rPr>
      </w:pPr>
    </w:p>
    <w:p w14:paraId="58501D40" w14:textId="3D62BDA3" w:rsidR="0085327A" w:rsidRDefault="0085327A" w:rsidP="0085327A">
      <w:pPr>
        <w:jc w:val="both"/>
        <w:rPr>
          <w:rFonts w:ascii="Times New Roman" w:hAnsi="Times New Roman" w:cs="Times New Roman"/>
          <w:sz w:val="24"/>
        </w:rPr>
      </w:pPr>
      <w:r>
        <w:rPr>
          <w:rFonts w:ascii="Times New Roman" w:hAnsi="Times New Roman" w:cs="Times New Roman"/>
          <w:sz w:val="24"/>
        </w:rPr>
        <w:t xml:space="preserve">We introduce two types of accessibility unreliability – retrospective and realistic unrealized accessibility. We present the spatial patterns of both measures in this section. </w:t>
      </w:r>
    </w:p>
    <w:p w14:paraId="7F86763C" w14:textId="77777777" w:rsidR="001108B3" w:rsidRDefault="00C864C0" w:rsidP="00274D45">
      <w:pPr>
        <w:keepNext/>
        <w:jc w:val="center"/>
      </w:pPr>
      <w:r>
        <w:rPr>
          <w:rFonts w:ascii="Times New Roman" w:hAnsi="Times New Roman" w:cs="Times New Roman"/>
          <w:noProof/>
          <w:sz w:val="24"/>
        </w:rPr>
        <w:drawing>
          <wp:inline distT="0" distB="0" distL="0" distR="0" wp14:anchorId="6979B5D5" wp14:editId="35396754">
            <wp:extent cx="5255895" cy="5255895"/>
            <wp:effectExtent l="0" t="0" r="190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55895" cy="5255895"/>
                    </a:xfrm>
                    <a:prstGeom prst="rect">
                      <a:avLst/>
                    </a:prstGeom>
                    <a:noFill/>
                    <a:ln>
                      <a:noFill/>
                    </a:ln>
                  </pic:spPr>
                </pic:pic>
              </a:graphicData>
            </a:graphic>
          </wp:inline>
        </w:drawing>
      </w:r>
    </w:p>
    <w:p w14:paraId="18E1F4C7" w14:textId="4B4D445C" w:rsidR="0085327A" w:rsidRDefault="001108B3" w:rsidP="001108B3">
      <w:pPr>
        <w:jc w:val="both"/>
        <w:rPr>
          <w:rFonts w:ascii="Times New Roman" w:hAnsi="Times New Roman" w:cs="Times New Roman"/>
          <w:sz w:val="24"/>
        </w:rPr>
      </w:pPr>
      <w:bookmarkStart w:id="25"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FB6721">
        <w:rPr>
          <w:rFonts w:ascii="Times New Roman" w:hAnsi="Times New Roman" w:cs="Times New Roman"/>
          <w:noProof/>
          <w:sz w:val="24"/>
        </w:rPr>
        <w:t>2</w:t>
      </w:r>
      <w:r w:rsidRPr="001108B3">
        <w:rPr>
          <w:rFonts w:ascii="Times New Roman" w:hAnsi="Times New Roman" w:cs="Times New Roman"/>
          <w:sz w:val="24"/>
        </w:rPr>
        <w:fldChar w:fldCharType="end"/>
      </w:r>
      <w:bookmarkEnd w:id="25"/>
      <w:r w:rsidRPr="001108B3">
        <w:rPr>
          <w:rFonts w:ascii="Times New Roman" w:hAnsi="Times New Roman" w:cs="Times New Roman"/>
          <w:sz w:val="24"/>
        </w:rPr>
        <w:t xml:space="preserve">: maps of average </w:t>
      </w:r>
      <w:r w:rsidR="00591820">
        <w:rPr>
          <w:rFonts w:ascii="Times New Roman" w:hAnsi="Times New Roman" w:cs="Times New Roman"/>
          <w:sz w:val="24"/>
        </w:rPr>
        <w:t xml:space="preserve">normalized </w:t>
      </w:r>
      <w:r w:rsidRPr="001108B3">
        <w:rPr>
          <w:rFonts w:ascii="Times New Roman" w:hAnsi="Times New Roman" w:cs="Times New Roman"/>
          <w:sz w:val="24"/>
        </w:rPr>
        <w:t>accessibility unreliability (schedule versus realistic STP)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 last </w:t>
      </w:r>
      <w:proofErr w:type="spellStart"/>
      <w:r w:rsidR="004F1A4D">
        <w:rPr>
          <w:rFonts w:ascii="Times New Roman" w:hAnsi="Times New Roman" w:cs="Times New Roman"/>
          <w:sz w:val="24"/>
        </w:rPr>
        <w:t>quadrimester</w:t>
      </w:r>
      <w:proofErr w:type="spellEnd"/>
      <w:r w:rsidR="004F1A4D">
        <w:rPr>
          <w:rFonts w:ascii="Times New Roman" w:hAnsi="Times New Roman" w:cs="Times New Roman"/>
          <w:sz w:val="24"/>
        </w:rPr>
        <w:t xml:space="preserve"> in 2019</w:t>
      </w:r>
      <w:r w:rsidR="00274D45">
        <w:rPr>
          <w:rFonts w:ascii="Times New Roman" w:hAnsi="Times New Roman" w:cs="Times New Roman"/>
          <w:sz w:val="24"/>
        </w:rPr>
        <w:t>.</w:t>
      </w:r>
    </w:p>
    <w:p w14:paraId="65F3FA09" w14:textId="5A98ADC6" w:rsidR="0085327A" w:rsidRDefault="0085327A" w:rsidP="00060E57">
      <w:pPr>
        <w:jc w:val="both"/>
        <w:rPr>
          <w:rFonts w:ascii="Times New Roman" w:hAnsi="Times New Roman" w:cs="Times New Roman"/>
          <w:sz w:val="24"/>
        </w:rPr>
      </w:pPr>
    </w:p>
    <w:p w14:paraId="4BC701A9" w14:textId="77777777" w:rsidR="001108B3" w:rsidRDefault="00C864C0" w:rsidP="001108B3">
      <w:pPr>
        <w:keepNext/>
        <w:jc w:val="both"/>
      </w:pPr>
      <w:r>
        <w:rPr>
          <w:rFonts w:ascii="Times New Roman" w:hAnsi="Times New Roman" w:cs="Times New Roman"/>
          <w:noProof/>
          <w:sz w:val="24"/>
        </w:rPr>
        <w:lastRenderedPageBreak/>
        <w:drawing>
          <wp:inline distT="0" distB="0" distL="0" distR="0" wp14:anchorId="30FDA675" wp14:editId="7DF78971">
            <wp:extent cx="5955968" cy="314871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1161" cy="3156749"/>
                    </a:xfrm>
                    <a:prstGeom prst="rect">
                      <a:avLst/>
                    </a:prstGeom>
                    <a:noFill/>
                  </pic:spPr>
                </pic:pic>
              </a:graphicData>
            </a:graphic>
          </wp:inline>
        </w:drawing>
      </w:r>
    </w:p>
    <w:p w14:paraId="2E4F7B9E" w14:textId="386F31C9" w:rsidR="00C864C0" w:rsidRDefault="001108B3" w:rsidP="001108B3">
      <w:pPr>
        <w:jc w:val="both"/>
        <w:rPr>
          <w:rFonts w:ascii="Times New Roman" w:hAnsi="Times New Roman" w:cs="Times New Roman"/>
          <w:sz w:val="24"/>
        </w:rPr>
      </w:pPr>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FB6721">
        <w:rPr>
          <w:rFonts w:ascii="Times New Roman" w:hAnsi="Times New Roman" w:cs="Times New Roman"/>
          <w:noProof/>
          <w:sz w:val="24"/>
        </w:rPr>
        <w:t>3</w:t>
      </w:r>
      <w:r w:rsidRPr="001108B3">
        <w:rPr>
          <w:rFonts w:ascii="Times New Roman" w:hAnsi="Times New Roman" w:cs="Times New Roman"/>
          <w:sz w:val="24"/>
        </w:rPr>
        <w:fldChar w:fldCharType="end"/>
      </w:r>
      <w:r w:rsidRPr="001108B3">
        <w:rPr>
          <w:rFonts w:ascii="Times New Roman" w:hAnsi="Times New Roman" w:cs="Times New Roman"/>
          <w:sz w:val="24"/>
        </w:rPr>
        <w:t>: average normalized accessibility unreliability (realistic versus schedule normalized by schedule)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E149EC">
        <w:rPr>
          <w:rFonts w:ascii="Times New Roman" w:hAnsi="Times New Roman" w:cs="Times New Roman"/>
          <w:sz w:val="24"/>
        </w:rPr>
        <w:t>.</w:t>
      </w:r>
    </w:p>
    <w:p w14:paraId="06B5B741" w14:textId="77777777" w:rsidR="00C864C0" w:rsidRDefault="00C864C0" w:rsidP="00060E57">
      <w:pPr>
        <w:jc w:val="both"/>
        <w:rPr>
          <w:rFonts w:ascii="Times New Roman" w:hAnsi="Times New Roman" w:cs="Times New Roman"/>
          <w:sz w:val="24"/>
        </w:rPr>
      </w:pPr>
    </w:p>
    <w:p w14:paraId="0F1642C3" w14:textId="169B6B2D" w:rsidR="0068274F" w:rsidRPr="006B56EA" w:rsidRDefault="0068274F"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5A21019A" w14:textId="7935DBBB" w:rsidR="0068274F" w:rsidRDefault="007B1A88" w:rsidP="00060E57">
      <w:pPr>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496C70" w14:textId="77777777" w:rsidR="0085327A" w:rsidRDefault="0085327A" w:rsidP="00060E57">
      <w:pPr>
        <w:jc w:val="both"/>
        <w:rPr>
          <w:rFonts w:ascii="Times New Roman" w:hAnsi="Times New Roman" w:cs="Times New Roman"/>
          <w:sz w:val="24"/>
        </w:rPr>
      </w:pPr>
    </w:p>
    <w:p w14:paraId="25A75357" w14:textId="77777777" w:rsidR="005D1235" w:rsidRDefault="00112FB6" w:rsidP="00060E57">
      <w:pPr>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D1235" w:rsidRPr="00CE0A3F">
        <w:rPr>
          <w:rFonts w:ascii="Times New Roman" w:hAnsi="Times New Roman" w:cs="Times New Roman"/>
          <w:sz w:val="24"/>
        </w:rPr>
        <w:t>Figure 2</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 In terms of different time budgets, larger time budgets larger than 15 minutes show generally similar and heterogenous patterns, while smaller time budgets show more homogeneous pattern. We also observe similar patterns in the spatial and other temporal analysis (discussed below). </w:t>
      </w:r>
    </w:p>
    <w:p w14:paraId="6A55FAFE" w14:textId="70486DC0" w:rsidR="000739C6" w:rsidRDefault="005D1235" w:rsidP="005D1235">
      <w:pPr>
        <w:ind w:firstLine="720"/>
        <w:jc w:val="both"/>
        <w:rPr>
          <w:rFonts w:ascii="Times New Roman" w:hAnsi="Times New Roman" w:cs="Times New Roman"/>
          <w:sz w:val="24"/>
        </w:rPr>
      </w:pPr>
      <w:r>
        <w:rPr>
          <w:rFonts w:ascii="Times New Roman" w:hAnsi="Times New Roman" w:cs="Times New Roman"/>
          <w:sz w:val="24"/>
        </w:rPr>
        <w:t xml:space="preserve">We can observe two spikes among different months: February and September to October. </w:t>
      </w:r>
    </w:p>
    <w:p w14:paraId="635E2471" w14:textId="77777777" w:rsidR="00CE0A3F" w:rsidRDefault="004F279E" w:rsidP="00CE0A3F">
      <w:pPr>
        <w:keepNext/>
        <w:jc w:val="both"/>
      </w:pPr>
      <w:r>
        <w:rPr>
          <w:rFonts w:ascii="Times New Roman" w:hAnsi="Times New Roman" w:cs="Times New Roman"/>
          <w:noProof/>
          <w:sz w:val="24"/>
        </w:rPr>
        <w:lastRenderedPageBreak/>
        <w:drawing>
          <wp:inline distT="0" distB="0" distL="0" distR="0" wp14:anchorId="404AE68F" wp14:editId="75871242">
            <wp:extent cx="5955644" cy="3013544"/>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81549" cy="3026652"/>
                    </a:xfrm>
                    <a:prstGeom prst="rect">
                      <a:avLst/>
                    </a:prstGeom>
                    <a:noFill/>
                  </pic:spPr>
                </pic:pic>
              </a:graphicData>
            </a:graphic>
          </wp:inline>
        </w:drawing>
      </w:r>
    </w:p>
    <w:p w14:paraId="347DA32E" w14:textId="3BF8F750" w:rsidR="004F279E" w:rsidRDefault="00CE0A3F" w:rsidP="00CE0A3F">
      <w:pPr>
        <w:jc w:val="both"/>
        <w:rPr>
          <w:rFonts w:ascii="Times New Roman" w:hAnsi="Times New Roman" w:cs="Times New Roman"/>
          <w:sz w:val="24"/>
        </w:rPr>
      </w:pPr>
      <w:bookmarkStart w:id="26"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FB6721">
        <w:rPr>
          <w:rFonts w:ascii="Times New Roman" w:hAnsi="Times New Roman" w:cs="Times New Roman"/>
          <w:noProof/>
          <w:sz w:val="24"/>
        </w:rPr>
        <w:t>4</w:t>
      </w:r>
      <w:r w:rsidRPr="00CE0A3F">
        <w:rPr>
          <w:rFonts w:ascii="Times New Roman" w:hAnsi="Times New Roman" w:cs="Times New Roman"/>
          <w:sz w:val="24"/>
        </w:rPr>
        <w:fldChar w:fldCharType="end"/>
      </w:r>
      <w:bookmarkEnd w:id="26"/>
      <w:r w:rsidRPr="00CE0A3F">
        <w:rPr>
          <w:rFonts w:ascii="Times New Roman" w:hAnsi="Times New Roman" w:cs="Times New Roman"/>
          <w:sz w:val="24"/>
        </w:rPr>
        <w:t>: Daily average normalized accessibility unreliability with time budgets of 5 - 60 minutes.</w:t>
      </w:r>
      <w:r w:rsidR="005D1235">
        <w:rPr>
          <w:rFonts w:ascii="Times New Roman" w:hAnsi="Times New Roman" w:cs="Times New Roman"/>
          <w:sz w:val="24"/>
        </w:rPr>
        <w:t xml:space="preserve"> Blanks are </w:t>
      </w:r>
    </w:p>
    <w:p w14:paraId="6162545D" w14:textId="77777777" w:rsidR="00995D0C" w:rsidRDefault="00995D0C" w:rsidP="00060E57">
      <w:pPr>
        <w:jc w:val="both"/>
        <w:rPr>
          <w:rFonts w:ascii="Times New Roman" w:hAnsi="Times New Roman" w:cs="Times New Roman"/>
          <w:sz w:val="24"/>
        </w:rPr>
      </w:pPr>
    </w:p>
    <w:p w14:paraId="6B6907BC" w14:textId="2FDE18BB" w:rsidR="00112FB6" w:rsidRDefault="00112FB6" w:rsidP="00060E57">
      <w:pPr>
        <w:jc w:val="both"/>
        <w:rPr>
          <w:rFonts w:ascii="Times New Roman" w:hAnsi="Times New Roman" w:cs="Times New Roman"/>
          <w:sz w:val="24"/>
        </w:rPr>
      </w:pPr>
      <w:r w:rsidRPr="0015454B">
        <w:rPr>
          <w:rFonts w:ascii="Times New Roman" w:hAnsi="Times New Roman" w:cs="Times New Roman"/>
          <w:b/>
          <w:bCs/>
          <w:sz w:val="24"/>
        </w:rPr>
        <w:t>Seasonal.</w:t>
      </w:r>
      <w:r>
        <w:rPr>
          <w:rFonts w:ascii="Times New Roman" w:hAnsi="Times New Roman" w:cs="Times New Roman"/>
          <w:sz w:val="24"/>
        </w:rPr>
        <w:t xml:space="preserve">  </w:t>
      </w:r>
      <w:r w:rsidR="0071212B">
        <w:rPr>
          <w:rFonts w:ascii="Times New Roman" w:hAnsi="Times New Roman" w:cs="Times New Roman"/>
          <w:sz w:val="24"/>
        </w:rPr>
        <w:fldChar w:fldCharType="begin"/>
      </w:r>
      <w:r w:rsidR="0071212B">
        <w:rPr>
          <w:rFonts w:ascii="Times New Roman" w:hAnsi="Times New Roman" w:cs="Times New Roman"/>
          <w:sz w:val="24"/>
        </w:rPr>
        <w:instrText xml:space="preserve"> REF _Ref83397005 \h </w:instrText>
      </w:r>
      <w:r w:rsidR="00060E57">
        <w:rPr>
          <w:rFonts w:ascii="Times New Roman" w:hAnsi="Times New Roman" w:cs="Times New Roman"/>
          <w:sz w:val="24"/>
        </w:rPr>
        <w:instrText xml:space="preserve"> \* MERGEFORMAT </w:instrText>
      </w:r>
      <w:r w:rsidR="0071212B">
        <w:rPr>
          <w:rFonts w:ascii="Times New Roman" w:hAnsi="Times New Roman" w:cs="Times New Roman"/>
          <w:sz w:val="24"/>
        </w:rPr>
      </w:r>
      <w:r w:rsidR="0071212B">
        <w:rPr>
          <w:rFonts w:ascii="Times New Roman" w:hAnsi="Times New Roman" w:cs="Times New Roman"/>
          <w:sz w:val="24"/>
        </w:rPr>
        <w:fldChar w:fldCharType="separate"/>
      </w:r>
      <w:r w:rsidR="0071212B" w:rsidRPr="00112FB6">
        <w:rPr>
          <w:rFonts w:ascii="Times New Roman" w:hAnsi="Times New Roman" w:cs="Times New Roman"/>
          <w:sz w:val="24"/>
        </w:rPr>
        <w:t>Figure 1</w:t>
      </w:r>
      <w:r w:rsidR="0071212B">
        <w:rPr>
          <w:rFonts w:ascii="Times New Roman" w:hAnsi="Times New Roman" w:cs="Times New Roman"/>
          <w:sz w:val="24"/>
        </w:rPr>
        <w:fldChar w:fldCharType="end"/>
      </w:r>
      <w:r w:rsidR="0071212B">
        <w:rPr>
          <w:rFonts w:ascii="Times New Roman" w:hAnsi="Times New Roman" w:cs="Times New Roman"/>
          <w:sz w:val="24"/>
        </w:rPr>
        <w:t xml:space="preserve"> shows the average normalized accessibility unreliability among all stops for each </w:t>
      </w:r>
      <w:proofErr w:type="spellStart"/>
      <w:r w:rsidR="0071212B">
        <w:rPr>
          <w:rFonts w:ascii="Times New Roman" w:hAnsi="Times New Roman" w:cs="Times New Roman"/>
          <w:sz w:val="24"/>
        </w:rPr>
        <w:t>quadrimester</w:t>
      </w:r>
      <w:proofErr w:type="spellEnd"/>
      <w:r w:rsidR="0071212B">
        <w:rPr>
          <w:rFonts w:ascii="Times New Roman" w:hAnsi="Times New Roman" w:cs="Times New Roman"/>
          <w:sz w:val="24"/>
        </w:rPr>
        <w:t xml:space="preserve"> from 2018 to 2020.</w:t>
      </w:r>
      <w:r w:rsidR="00D644ED">
        <w:rPr>
          <w:rFonts w:ascii="Times New Roman" w:hAnsi="Times New Roman" w:cs="Times New Roman"/>
          <w:sz w:val="24"/>
        </w:rPr>
        <w:t xml:space="preserve"> </w:t>
      </w:r>
    </w:p>
    <w:p w14:paraId="2B78A433" w14:textId="77777777" w:rsidR="00112FB6" w:rsidRDefault="00112FB6" w:rsidP="00060E57">
      <w:pPr>
        <w:keepNext/>
        <w:jc w:val="both"/>
      </w:pPr>
      <w:r>
        <w:rPr>
          <w:rFonts w:ascii="Times New Roman" w:hAnsi="Times New Roman" w:cs="Times New Roman"/>
          <w:noProof/>
          <w:sz w:val="24"/>
        </w:rPr>
        <w:drawing>
          <wp:inline distT="0" distB="0" distL="0" distR="0" wp14:anchorId="235EE37B" wp14:editId="1DC101C3">
            <wp:extent cx="5729181" cy="3036627"/>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8033" cy="3062520"/>
                    </a:xfrm>
                    <a:prstGeom prst="rect">
                      <a:avLst/>
                    </a:prstGeom>
                    <a:noFill/>
                  </pic:spPr>
                </pic:pic>
              </a:graphicData>
            </a:graphic>
          </wp:inline>
        </w:drawing>
      </w:r>
    </w:p>
    <w:p w14:paraId="72159D65" w14:textId="54B79EEB" w:rsidR="00112FB6" w:rsidRDefault="00112FB6" w:rsidP="00060E57">
      <w:pPr>
        <w:jc w:val="both"/>
        <w:rPr>
          <w:rFonts w:ascii="Times New Roman" w:hAnsi="Times New Roman" w:cs="Times New Roman"/>
          <w:sz w:val="24"/>
        </w:rPr>
      </w:pPr>
      <w:bookmarkStart w:id="27" w:name="_Ref83397005"/>
      <w:r w:rsidRPr="00112FB6">
        <w:rPr>
          <w:rFonts w:ascii="Times New Roman" w:hAnsi="Times New Roman" w:cs="Times New Roman"/>
          <w:sz w:val="24"/>
        </w:rPr>
        <w:t xml:space="preserve">Figure </w:t>
      </w:r>
      <w:r w:rsidRPr="00112FB6">
        <w:rPr>
          <w:rFonts w:ascii="Times New Roman" w:hAnsi="Times New Roman" w:cs="Times New Roman"/>
          <w:sz w:val="24"/>
        </w:rPr>
        <w:fldChar w:fldCharType="begin"/>
      </w:r>
      <w:r w:rsidRPr="00112FB6">
        <w:rPr>
          <w:rFonts w:ascii="Times New Roman" w:hAnsi="Times New Roman" w:cs="Times New Roman"/>
          <w:sz w:val="24"/>
        </w:rPr>
        <w:instrText xml:space="preserve"> SEQ Figure \* ARABIC </w:instrText>
      </w:r>
      <w:r w:rsidRPr="00112FB6">
        <w:rPr>
          <w:rFonts w:ascii="Times New Roman" w:hAnsi="Times New Roman" w:cs="Times New Roman"/>
          <w:sz w:val="24"/>
        </w:rPr>
        <w:fldChar w:fldCharType="separate"/>
      </w:r>
      <w:r w:rsidR="00FB6721">
        <w:rPr>
          <w:rFonts w:ascii="Times New Roman" w:hAnsi="Times New Roman" w:cs="Times New Roman"/>
          <w:noProof/>
          <w:sz w:val="24"/>
        </w:rPr>
        <w:t>5</w:t>
      </w:r>
      <w:r w:rsidRPr="00112FB6">
        <w:rPr>
          <w:rFonts w:ascii="Times New Roman" w:hAnsi="Times New Roman" w:cs="Times New Roman"/>
          <w:sz w:val="24"/>
        </w:rPr>
        <w:fldChar w:fldCharType="end"/>
      </w:r>
      <w:bookmarkEnd w:id="27"/>
      <w:r w:rsidRPr="00112FB6">
        <w:rPr>
          <w:rFonts w:ascii="Times New Roman" w:hAnsi="Times New Roman" w:cs="Times New Roman"/>
          <w:sz w:val="24"/>
        </w:rPr>
        <w:t xml:space="preserve"> Average normalized accessibility unreliability index for each </w:t>
      </w:r>
      <w:proofErr w:type="spellStart"/>
      <w:r w:rsidRPr="00112FB6">
        <w:rPr>
          <w:rFonts w:ascii="Times New Roman" w:hAnsi="Times New Roman" w:cs="Times New Roman"/>
          <w:sz w:val="24"/>
        </w:rPr>
        <w:t>quadrimester</w:t>
      </w:r>
      <w:proofErr w:type="spellEnd"/>
      <w:r w:rsidRPr="00112FB6">
        <w:rPr>
          <w:rFonts w:ascii="Times New Roman" w:hAnsi="Times New Roman" w:cs="Times New Roman"/>
          <w:sz w:val="24"/>
        </w:rPr>
        <w:t xml:space="preserve"> from 2018 to 2020.</w:t>
      </w:r>
    </w:p>
    <w:p w14:paraId="6422A275" w14:textId="77777777" w:rsidR="00614E4D" w:rsidRDefault="00614E4D" w:rsidP="00060E57">
      <w:pPr>
        <w:jc w:val="both"/>
        <w:rPr>
          <w:rFonts w:ascii="Times New Roman" w:hAnsi="Times New Roman" w:cs="Times New Roman"/>
          <w:sz w:val="24"/>
        </w:rPr>
      </w:pPr>
    </w:p>
    <w:p w14:paraId="4832F188" w14:textId="5B9CF894" w:rsidR="00112FB6" w:rsidRPr="003C7E5E"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lastRenderedPageBreak/>
        <w:t xml:space="preserve">Days of week.  </w:t>
      </w:r>
    </w:p>
    <w:p w14:paraId="6BA74F96" w14:textId="77777777" w:rsidR="00FB6721" w:rsidRDefault="00FB6721" w:rsidP="00FB6721">
      <w:pPr>
        <w:keepNext/>
        <w:jc w:val="both"/>
      </w:pPr>
      <w:r>
        <w:rPr>
          <w:rFonts w:ascii="Times New Roman" w:hAnsi="Times New Roman" w:cs="Times New Roman"/>
          <w:noProof/>
          <w:sz w:val="24"/>
        </w:rPr>
        <w:drawing>
          <wp:inline distT="0" distB="0" distL="0" distR="0" wp14:anchorId="26A13F38" wp14:editId="7862FAA4">
            <wp:extent cx="5942082" cy="2910178"/>
            <wp:effectExtent l="0" t="0" r="190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5899" cy="2912047"/>
                    </a:xfrm>
                    <a:prstGeom prst="rect">
                      <a:avLst/>
                    </a:prstGeom>
                    <a:noFill/>
                  </pic:spPr>
                </pic:pic>
              </a:graphicData>
            </a:graphic>
          </wp:inline>
        </w:drawing>
      </w:r>
    </w:p>
    <w:p w14:paraId="2FF92DEB" w14:textId="6E2CB7AC" w:rsidR="00614E4D" w:rsidRDefault="00FB6721" w:rsidP="00FB6721">
      <w:pPr>
        <w:jc w:val="both"/>
        <w:rPr>
          <w:rFonts w:ascii="Times New Roman" w:hAnsi="Times New Roman" w:cs="Times New Roman"/>
          <w:sz w:val="24"/>
        </w:rPr>
      </w:pPr>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Pr="00FB6721">
        <w:rPr>
          <w:rFonts w:ascii="Times New Roman" w:hAnsi="Times New Roman" w:cs="Times New Roman"/>
          <w:sz w:val="24"/>
        </w:rPr>
        <w:t>6</w:t>
      </w:r>
      <w:r w:rsidRPr="00FB6721">
        <w:rPr>
          <w:rFonts w:ascii="Times New Roman" w:hAnsi="Times New Roman" w:cs="Times New Roman"/>
          <w:sz w:val="24"/>
        </w:rPr>
        <w:fldChar w:fldCharType="end"/>
      </w:r>
      <w:r w:rsidRPr="00FB6721">
        <w:rPr>
          <w:rFonts w:ascii="Times New Roman" w:hAnsi="Times New Roman" w:cs="Times New Roman"/>
          <w:sz w:val="24"/>
        </w:rPr>
        <w:t>: average normalized accessibility unreliability for each day of week for the week of September 4, 2019.</w:t>
      </w:r>
    </w:p>
    <w:p w14:paraId="4EF1CDB0" w14:textId="77777777" w:rsidR="00614E4D" w:rsidRDefault="00614E4D" w:rsidP="00060E57">
      <w:pPr>
        <w:jc w:val="both"/>
        <w:rPr>
          <w:rFonts w:ascii="Times New Roman" w:hAnsi="Times New Roman" w:cs="Times New Roman"/>
          <w:sz w:val="24"/>
        </w:rPr>
      </w:pPr>
    </w:p>
    <w:p w14:paraId="54FF5E3F" w14:textId="202BA65C" w:rsidR="0015454B" w:rsidRPr="003C7E5E"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Hourly. </w:t>
      </w:r>
    </w:p>
    <w:p w14:paraId="6EE033C1" w14:textId="2640F112" w:rsidR="00614E4D" w:rsidRDefault="00612DB9" w:rsidP="00614E4D">
      <w:pPr>
        <w:keepNext/>
        <w:jc w:val="both"/>
      </w:pPr>
      <w:r>
        <w:rPr>
          <w:noProof/>
        </w:rPr>
        <w:lastRenderedPageBreak/>
        <w:drawing>
          <wp:inline distT="0" distB="0" distL="0" distR="0" wp14:anchorId="744D2734" wp14:editId="0118FC37">
            <wp:extent cx="5909564" cy="36973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21530" cy="3704844"/>
                    </a:xfrm>
                    <a:prstGeom prst="rect">
                      <a:avLst/>
                    </a:prstGeom>
                    <a:noFill/>
                  </pic:spPr>
                </pic:pic>
              </a:graphicData>
            </a:graphic>
          </wp:inline>
        </w:drawing>
      </w:r>
    </w:p>
    <w:p w14:paraId="2A2E6B60" w14:textId="19D1E288" w:rsidR="00614E4D" w:rsidRDefault="00614E4D" w:rsidP="00614E4D">
      <w:pPr>
        <w:jc w:val="both"/>
        <w:rPr>
          <w:rFonts w:ascii="Times New Roman" w:hAnsi="Times New Roman" w:cs="Times New Roman"/>
          <w:sz w:val="24"/>
        </w:rPr>
      </w:pPr>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FB6721">
        <w:rPr>
          <w:rFonts w:ascii="Times New Roman" w:hAnsi="Times New Roman" w:cs="Times New Roman"/>
          <w:noProof/>
          <w:sz w:val="24"/>
        </w:rPr>
        <w:t>7</w:t>
      </w:r>
      <w:r w:rsidRPr="00614E4D">
        <w:rPr>
          <w:rFonts w:ascii="Times New Roman" w:hAnsi="Times New Roman" w:cs="Times New Roman"/>
          <w:sz w:val="24"/>
        </w:rPr>
        <w:fldChar w:fldCharType="end"/>
      </w:r>
      <w:r w:rsidRPr="00614E4D">
        <w:rPr>
          <w:rFonts w:ascii="Times New Roman" w:hAnsi="Times New Roman" w:cs="Times New Roman"/>
          <w:sz w:val="24"/>
        </w:rPr>
        <w:t>: hourly average normalized accessibility unreliability for time budget of 5, 15, 30, 45, and 60</w:t>
      </w:r>
      <w:r w:rsidR="00AD7504">
        <w:rPr>
          <w:rFonts w:ascii="Times New Roman" w:hAnsi="Times New Roman" w:cs="Times New Roman"/>
          <w:sz w:val="24"/>
        </w:rPr>
        <w:t xml:space="preserve"> in the day of September 4, 2019</w:t>
      </w:r>
      <w:r w:rsidRPr="00614E4D">
        <w:rPr>
          <w:rFonts w:ascii="Times New Roman" w:hAnsi="Times New Roman" w:cs="Times New Roman"/>
          <w:sz w:val="24"/>
        </w:rPr>
        <w:t>.</w:t>
      </w:r>
    </w:p>
    <w:p w14:paraId="461E485D" w14:textId="4636D07D" w:rsidR="002700E2" w:rsidRDefault="002700E2" w:rsidP="00060E57">
      <w:pPr>
        <w:jc w:val="both"/>
        <w:rPr>
          <w:rFonts w:ascii="Times New Roman" w:hAnsi="Times New Roman" w:cs="Times New Roman"/>
          <w:sz w:val="24"/>
        </w:rPr>
      </w:pPr>
    </w:p>
    <w:p w14:paraId="3FE92F11" w14:textId="77777777" w:rsidR="00F01A4E" w:rsidRDefault="00F01A4E" w:rsidP="00060E57">
      <w:pPr>
        <w:jc w:val="both"/>
        <w:rPr>
          <w:rFonts w:ascii="Times New Roman" w:hAnsi="Times New Roman" w:cs="Times New Roman"/>
          <w:sz w:val="24"/>
        </w:rPr>
      </w:pPr>
    </w:p>
    <w:p w14:paraId="63F51F84" w14:textId="5D38BA57" w:rsidR="00594A01" w:rsidRDefault="00594A01" w:rsidP="00060E57">
      <w:pPr>
        <w:jc w:val="both"/>
        <w:rPr>
          <w:rFonts w:ascii="Times New Roman" w:hAnsi="Times New Roman" w:cs="Times New Roman"/>
          <w:sz w:val="24"/>
        </w:rPr>
      </w:pPr>
      <w:r>
        <w:rPr>
          <w:rFonts w:ascii="Times New Roman" w:hAnsi="Times New Roman" w:cs="Times New Roman"/>
          <w:sz w:val="24"/>
        </w:rPr>
        <w:t>References:</w:t>
      </w:r>
    </w:p>
    <w:p w14:paraId="3B1A4C45" w14:textId="080C7D17" w:rsidR="00C1153A" w:rsidRPr="00C1153A" w:rsidRDefault="002700E2"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1153A" w:rsidRPr="00C1153A">
        <w:rPr>
          <w:rFonts w:ascii="Times New Roman" w:hAnsi="Times New Roman" w:cs="Times New Roman"/>
          <w:noProof/>
          <w:sz w:val="24"/>
          <w:szCs w:val="24"/>
        </w:rPr>
        <w:t xml:space="preserve">Ahn, B.-H., &amp; Shin, J.-Y. (1991). Vehicle-routeing with time windows and time-varying congestion. </w:t>
      </w:r>
      <w:r w:rsidR="00C1153A" w:rsidRPr="00C1153A">
        <w:rPr>
          <w:rFonts w:ascii="Times New Roman" w:hAnsi="Times New Roman" w:cs="Times New Roman"/>
          <w:i/>
          <w:iCs/>
          <w:noProof/>
          <w:sz w:val="24"/>
          <w:szCs w:val="24"/>
        </w:rPr>
        <w:t>Journal of the Operational Research Society</w:t>
      </w:r>
      <w:r w:rsidR="00C1153A" w:rsidRPr="00C1153A">
        <w:rPr>
          <w:rFonts w:ascii="Times New Roman" w:hAnsi="Times New Roman" w:cs="Times New Roman"/>
          <w:noProof/>
          <w:sz w:val="24"/>
          <w:szCs w:val="24"/>
        </w:rPr>
        <w:t xml:space="preserve">, </w:t>
      </w:r>
      <w:r w:rsidR="00C1153A" w:rsidRPr="00C1153A">
        <w:rPr>
          <w:rFonts w:ascii="Times New Roman" w:hAnsi="Times New Roman" w:cs="Times New Roman"/>
          <w:i/>
          <w:iCs/>
          <w:noProof/>
          <w:sz w:val="24"/>
          <w:szCs w:val="24"/>
        </w:rPr>
        <w:t>42</w:t>
      </w:r>
      <w:r w:rsidR="00C1153A" w:rsidRPr="00C1153A">
        <w:rPr>
          <w:rFonts w:ascii="Times New Roman" w:hAnsi="Times New Roman" w:cs="Times New Roman"/>
          <w:noProof/>
          <w:sz w:val="24"/>
          <w:szCs w:val="24"/>
        </w:rPr>
        <w:t>(5), 393–400.</w:t>
      </w:r>
    </w:p>
    <w:p w14:paraId="7AECD824"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Banister, D. (2008). The sustainable mobility paradigm. </w:t>
      </w:r>
      <w:r w:rsidRPr="00C1153A">
        <w:rPr>
          <w:rFonts w:ascii="Times New Roman" w:hAnsi="Times New Roman" w:cs="Times New Roman"/>
          <w:i/>
          <w:iCs/>
          <w:noProof/>
          <w:sz w:val="24"/>
          <w:szCs w:val="24"/>
        </w:rPr>
        <w:t>Transport Policy</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5</w:t>
      </w:r>
      <w:r w:rsidRPr="00C1153A">
        <w:rPr>
          <w:rFonts w:ascii="Times New Roman" w:hAnsi="Times New Roman" w:cs="Times New Roman"/>
          <w:noProof/>
          <w:sz w:val="24"/>
          <w:szCs w:val="24"/>
        </w:rPr>
        <w:t>(2), 73–80.</w:t>
      </w:r>
    </w:p>
    <w:p w14:paraId="6B2CDE8D"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Barbeau, S. J., &amp; Antrim, A. (2013). The Many Uses of GTFS Data – Opening the Door to Transit and Multimodal Applications. In </w:t>
      </w:r>
      <w:r w:rsidRPr="00C1153A">
        <w:rPr>
          <w:rFonts w:ascii="Times New Roman" w:hAnsi="Times New Roman" w:cs="Times New Roman"/>
          <w:i/>
          <w:iCs/>
          <w:noProof/>
          <w:sz w:val="24"/>
          <w:szCs w:val="24"/>
        </w:rPr>
        <w:t>ITS America 2013</w:t>
      </w:r>
      <w:r w:rsidRPr="00C1153A">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3362C2A1"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Central Ohio Transit Authority. (2021). Data. Retrieved June 27, 2021, from https://www.cota.com/data/</w:t>
      </w:r>
    </w:p>
    <w:p w14:paraId="6ED17A9E"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C1153A">
        <w:rPr>
          <w:rFonts w:ascii="Times New Roman" w:hAnsi="Times New Roman" w:cs="Times New Roman"/>
          <w:i/>
          <w:iCs/>
          <w:noProof/>
          <w:sz w:val="24"/>
          <w:szCs w:val="24"/>
        </w:rPr>
        <w:t>Transportation Research Part A: Policy and Practi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67</w:t>
      </w:r>
      <w:r w:rsidRPr="00C1153A">
        <w:rPr>
          <w:rFonts w:ascii="Times New Roman" w:hAnsi="Times New Roman" w:cs="Times New Roman"/>
          <w:noProof/>
          <w:sz w:val="24"/>
          <w:szCs w:val="24"/>
        </w:rPr>
        <w:t>, 291–303.</w:t>
      </w:r>
    </w:p>
    <w:p w14:paraId="755A0152"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Fonzone, A., &amp; Schmöcker, J. D. (2014). Effects of transit real-time information usage strategies. </w:t>
      </w:r>
      <w:r w:rsidRPr="00C1153A">
        <w:rPr>
          <w:rFonts w:ascii="Times New Roman" w:hAnsi="Times New Roman" w:cs="Times New Roman"/>
          <w:i/>
          <w:iCs/>
          <w:noProof/>
          <w:sz w:val="24"/>
          <w:szCs w:val="24"/>
        </w:rPr>
        <w:t>Transportation Research Record</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2417</w:t>
      </w:r>
      <w:r w:rsidRPr="00C1153A">
        <w:rPr>
          <w:rFonts w:ascii="Times New Roman" w:hAnsi="Times New Roman" w:cs="Times New Roman"/>
          <w:noProof/>
          <w:sz w:val="24"/>
          <w:szCs w:val="24"/>
        </w:rPr>
        <w:t xml:space="preserve">(1), 121–129. </w:t>
      </w:r>
      <w:r w:rsidRPr="00C1153A">
        <w:rPr>
          <w:rFonts w:ascii="Times New Roman" w:hAnsi="Times New Roman" w:cs="Times New Roman"/>
          <w:noProof/>
          <w:sz w:val="24"/>
          <w:szCs w:val="24"/>
        </w:rPr>
        <w:lastRenderedPageBreak/>
        <w:t>https://doi.org/10.3141/2417-13</w:t>
      </w:r>
    </w:p>
    <w:p w14:paraId="18F1A5CC"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Gendreau, M., Ghiani, G., &amp; Guerriero, E. (2015). Time-dependent routing problems: A review. </w:t>
      </w:r>
      <w:r w:rsidRPr="00C1153A">
        <w:rPr>
          <w:rFonts w:ascii="Times New Roman" w:hAnsi="Times New Roman" w:cs="Times New Roman"/>
          <w:i/>
          <w:iCs/>
          <w:noProof/>
          <w:sz w:val="24"/>
          <w:szCs w:val="24"/>
        </w:rPr>
        <w:t>Computers &amp; Operations Research</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64</w:t>
      </w:r>
      <w:r w:rsidRPr="00C1153A">
        <w:rPr>
          <w:rFonts w:ascii="Times New Roman" w:hAnsi="Times New Roman" w:cs="Times New Roman"/>
          <w:noProof/>
          <w:sz w:val="24"/>
          <w:szCs w:val="24"/>
        </w:rPr>
        <w:t>, 189–197.</w:t>
      </w:r>
    </w:p>
    <w:p w14:paraId="09723218"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Golden, B. (1976). Shortest-path algorithms: A comparison. </w:t>
      </w:r>
      <w:r w:rsidRPr="00C1153A">
        <w:rPr>
          <w:rFonts w:ascii="Times New Roman" w:hAnsi="Times New Roman" w:cs="Times New Roman"/>
          <w:i/>
          <w:iCs/>
          <w:noProof/>
          <w:sz w:val="24"/>
          <w:szCs w:val="24"/>
        </w:rPr>
        <w:t>Operations Research</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24</w:t>
      </w:r>
      <w:r w:rsidRPr="00C1153A">
        <w:rPr>
          <w:rFonts w:ascii="Times New Roman" w:hAnsi="Times New Roman" w:cs="Times New Roman"/>
          <w:noProof/>
          <w:sz w:val="24"/>
          <w:szCs w:val="24"/>
        </w:rPr>
        <w:t>(6), 1164–1168.</w:t>
      </w:r>
    </w:p>
    <w:p w14:paraId="7CF871EC"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Google Developers. (2020). GTFS Static Overview | Static Transit | Google Developers. Retrieved May 26, 2021, from https://developers.google.com/transit/gtfs/</w:t>
      </w:r>
    </w:p>
    <w:p w14:paraId="62375535"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Hägerstrand, T. (1970). What about people in regional.</w:t>
      </w:r>
    </w:p>
    <w:p w14:paraId="7FCCB06F"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Hall, R. W. (1983). Travel outcome and performance: the effect of uncertainty on accessibility. </w:t>
      </w:r>
      <w:r w:rsidRPr="00C1153A">
        <w:rPr>
          <w:rFonts w:ascii="Times New Roman" w:hAnsi="Times New Roman" w:cs="Times New Roman"/>
          <w:i/>
          <w:iCs/>
          <w:noProof/>
          <w:sz w:val="24"/>
          <w:szCs w:val="24"/>
        </w:rPr>
        <w:t>Transportation Research Part B: Methodological</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7</w:t>
      </w:r>
      <w:r w:rsidRPr="00C1153A">
        <w:rPr>
          <w:rFonts w:ascii="Times New Roman" w:hAnsi="Times New Roman" w:cs="Times New Roman"/>
          <w:noProof/>
          <w:sz w:val="24"/>
          <w:szCs w:val="24"/>
        </w:rPr>
        <w:t>(4), 275–290.</w:t>
      </w:r>
    </w:p>
    <w:p w14:paraId="6A999EE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Handy, S. (2020). Is accessibility an idea whose time has finally come? </w:t>
      </w:r>
      <w:r w:rsidRPr="00C1153A">
        <w:rPr>
          <w:rFonts w:ascii="Times New Roman" w:hAnsi="Times New Roman" w:cs="Times New Roman"/>
          <w:i/>
          <w:iCs/>
          <w:noProof/>
          <w:sz w:val="24"/>
          <w:szCs w:val="24"/>
        </w:rPr>
        <w:t>Transportation Research Part D: Transport and Environment</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83</w:t>
      </w:r>
      <w:r w:rsidRPr="00C1153A">
        <w:rPr>
          <w:rFonts w:ascii="Times New Roman" w:hAnsi="Times New Roman" w:cs="Times New Roman"/>
          <w:noProof/>
          <w:sz w:val="24"/>
          <w:szCs w:val="24"/>
        </w:rPr>
        <w:t>, 102319.</w:t>
      </w:r>
    </w:p>
    <w:p w14:paraId="22716161"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Hansen, W. G. (1959). How accessibility shapes land use. </w:t>
      </w:r>
      <w:r w:rsidRPr="00C1153A">
        <w:rPr>
          <w:rFonts w:ascii="Times New Roman" w:hAnsi="Times New Roman" w:cs="Times New Roman"/>
          <w:i/>
          <w:iCs/>
          <w:noProof/>
          <w:sz w:val="24"/>
          <w:szCs w:val="24"/>
        </w:rPr>
        <w:t>Journal of the American Institute of Planner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25</w:t>
      </w:r>
      <w:r w:rsidRPr="00C1153A">
        <w:rPr>
          <w:rFonts w:ascii="Times New Roman" w:hAnsi="Times New Roman" w:cs="Times New Roman"/>
          <w:noProof/>
          <w:sz w:val="24"/>
          <w:szCs w:val="24"/>
        </w:rPr>
        <w:t>(2), 73–76.</w:t>
      </w:r>
    </w:p>
    <w:p w14:paraId="72B183D4"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Hsiao, S., Lu, J., Sterling, J., &amp; Weatherford, M. (1997). Use of geographic information system for analysis of transit pedestrian access. </w:t>
      </w:r>
      <w:r w:rsidRPr="00C1153A">
        <w:rPr>
          <w:rFonts w:ascii="Times New Roman" w:hAnsi="Times New Roman" w:cs="Times New Roman"/>
          <w:i/>
          <w:iCs/>
          <w:noProof/>
          <w:sz w:val="24"/>
          <w:szCs w:val="24"/>
        </w:rPr>
        <w:t>Transportation Research Record</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604</w:t>
      </w:r>
      <w:r w:rsidRPr="00C1153A">
        <w:rPr>
          <w:rFonts w:ascii="Times New Roman" w:hAnsi="Times New Roman" w:cs="Times New Roman"/>
          <w:noProof/>
          <w:sz w:val="24"/>
          <w:szCs w:val="24"/>
        </w:rPr>
        <w:t>(1), 50–59.</w:t>
      </w:r>
    </w:p>
    <w:p w14:paraId="1F1B41B2"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Ichoua, S., Gendreau, M., &amp; Potvin, J.-Y. (2003). Vehicle dispatching with time-dependent travel times. </w:t>
      </w:r>
      <w:r w:rsidRPr="00C1153A">
        <w:rPr>
          <w:rFonts w:ascii="Times New Roman" w:hAnsi="Times New Roman" w:cs="Times New Roman"/>
          <w:i/>
          <w:iCs/>
          <w:noProof/>
          <w:sz w:val="24"/>
          <w:szCs w:val="24"/>
        </w:rPr>
        <w:t>European Journal of Operational Research</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44</w:t>
      </w:r>
      <w:r w:rsidRPr="00C1153A">
        <w:rPr>
          <w:rFonts w:ascii="Times New Roman" w:hAnsi="Times New Roman" w:cs="Times New Roman"/>
          <w:noProof/>
          <w:sz w:val="24"/>
          <w:szCs w:val="24"/>
        </w:rPr>
        <w:t>(2), 379–396.</w:t>
      </w:r>
    </w:p>
    <w:p w14:paraId="73B40FDE"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Ingram, D. R. (1971). The concept of accessibility: a search for an operational form. </w:t>
      </w:r>
      <w:r w:rsidRPr="00C1153A">
        <w:rPr>
          <w:rFonts w:ascii="Times New Roman" w:hAnsi="Times New Roman" w:cs="Times New Roman"/>
          <w:i/>
          <w:iCs/>
          <w:noProof/>
          <w:sz w:val="24"/>
          <w:szCs w:val="24"/>
        </w:rPr>
        <w:t>Regional Studie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5</w:t>
      </w:r>
      <w:r w:rsidRPr="00C1153A">
        <w:rPr>
          <w:rFonts w:ascii="Times New Roman" w:hAnsi="Times New Roman" w:cs="Times New Roman"/>
          <w:noProof/>
          <w:sz w:val="24"/>
          <w:szCs w:val="24"/>
        </w:rPr>
        <w:t>(2), 101–107.</w:t>
      </w:r>
    </w:p>
    <w:p w14:paraId="5DD1BF6B"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Kim, H., &amp; Song, Y. (2018). An integrated measure of accessibility and reliability of mass transit systems. </w:t>
      </w:r>
      <w:r w:rsidRPr="00C1153A">
        <w:rPr>
          <w:rFonts w:ascii="Times New Roman" w:hAnsi="Times New Roman" w:cs="Times New Roman"/>
          <w:i/>
          <w:iCs/>
          <w:noProof/>
          <w:sz w:val="24"/>
          <w:szCs w:val="24"/>
        </w:rPr>
        <w:t>Transportation</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45</w:t>
      </w:r>
      <w:r w:rsidRPr="00C1153A">
        <w:rPr>
          <w:rFonts w:ascii="Times New Roman" w:hAnsi="Times New Roman" w:cs="Times New Roman"/>
          <w:noProof/>
          <w:sz w:val="24"/>
          <w:szCs w:val="24"/>
        </w:rPr>
        <w:t>(4), 1075–1100.</w:t>
      </w:r>
    </w:p>
    <w:p w14:paraId="52A94ACE"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Kwan, M.-P. (2000). </w:t>
      </w:r>
      <w:r w:rsidRPr="00C1153A">
        <w:rPr>
          <w:rFonts w:ascii="Times New Roman" w:hAnsi="Times New Roman" w:cs="Times New Roman"/>
          <w:i/>
          <w:iCs/>
          <w:noProof/>
          <w:sz w:val="24"/>
          <w:szCs w:val="24"/>
        </w:rPr>
        <w:t>Evaluating gender differences in individual accessibility: A study using trip data collected by the global positioning system</w:t>
      </w:r>
      <w:r w:rsidRPr="00C1153A">
        <w:rPr>
          <w:rFonts w:ascii="Times New Roman" w:hAnsi="Times New Roman" w:cs="Times New Roman"/>
          <w:noProof/>
          <w:sz w:val="24"/>
          <w:szCs w:val="24"/>
        </w:rPr>
        <w:t>.</w:t>
      </w:r>
    </w:p>
    <w:p w14:paraId="43A79FFF"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Kwan, M. (1999). Gender and individual access to urban opportunities: a study using space–time measures. </w:t>
      </w:r>
      <w:r w:rsidRPr="00C1153A">
        <w:rPr>
          <w:rFonts w:ascii="Times New Roman" w:hAnsi="Times New Roman" w:cs="Times New Roman"/>
          <w:i/>
          <w:iCs/>
          <w:noProof/>
          <w:sz w:val="24"/>
          <w:szCs w:val="24"/>
        </w:rPr>
        <w:t>The Professional Geographer</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51</w:t>
      </w:r>
      <w:r w:rsidRPr="00C1153A">
        <w:rPr>
          <w:rFonts w:ascii="Times New Roman" w:hAnsi="Times New Roman" w:cs="Times New Roman"/>
          <w:noProof/>
          <w:sz w:val="24"/>
          <w:szCs w:val="24"/>
        </w:rPr>
        <w:t>(2), 210–227.</w:t>
      </w:r>
    </w:p>
    <w:p w14:paraId="10B1C757"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C1153A">
        <w:rPr>
          <w:rFonts w:ascii="Times New Roman" w:hAnsi="Times New Roman" w:cs="Times New Roman"/>
          <w:i/>
          <w:iCs/>
          <w:noProof/>
          <w:sz w:val="24"/>
          <w:szCs w:val="24"/>
        </w:rPr>
        <w:t>Applied Geography</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93</w:t>
      </w:r>
      <w:r w:rsidRPr="00C1153A">
        <w:rPr>
          <w:rFonts w:ascii="Times New Roman" w:hAnsi="Times New Roman" w:cs="Times New Roman"/>
          <w:noProof/>
          <w:sz w:val="24"/>
          <w:szCs w:val="24"/>
        </w:rPr>
        <w:t>, 47–63. https://doi.org/10.1016/j.apgeog.2018.02.012</w:t>
      </w:r>
    </w:p>
    <w:p w14:paraId="0F3915F2"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enntorp, B. (1976). Paths in space-time environments: a time-geographic sudy of movement possibilities of individuals. </w:t>
      </w:r>
      <w:r w:rsidRPr="00C1153A">
        <w:rPr>
          <w:rFonts w:ascii="Times New Roman" w:hAnsi="Times New Roman" w:cs="Times New Roman"/>
          <w:i/>
          <w:iCs/>
          <w:noProof/>
          <w:sz w:val="24"/>
          <w:szCs w:val="24"/>
        </w:rPr>
        <w:t>Lund Studies in Geography B,</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44</w:t>
      </w:r>
      <w:r w:rsidRPr="00C1153A">
        <w:rPr>
          <w:rFonts w:ascii="Times New Roman" w:hAnsi="Times New Roman" w:cs="Times New Roman"/>
          <w:noProof/>
          <w:sz w:val="24"/>
          <w:szCs w:val="24"/>
        </w:rPr>
        <w:t>, 150p.</w:t>
      </w:r>
    </w:p>
    <w:p w14:paraId="1C0BA761"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evinson, D., &amp; Wu, H. (2020). Towards a general theory of access. </w:t>
      </w:r>
      <w:r w:rsidRPr="00C1153A">
        <w:rPr>
          <w:rFonts w:ascii="Times New Roman" w:hAnsi="Times New Roman" w:cs="Times New Roman"/>
          <w:i/>
          <w:iCs/>
          <w:noProof/>
          <w:sz w:val="24"/>
          <w:szCs w:val="24"/>
        </w:rPr>
        <w:t>Journal of Transport and Land Us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3</w:t>
      </w:r>
      <w:r w:rsidRPr="00C1153A">
        <w:rPr>
          <w:rFonts w:ascii="Times New Roman" w:hAnsi="Times New Roman" w:cs="Times New Roman"/>
          <w:noProof/>
          <w:sz w:val="24"/>
          <w:szCs w:val="24"/>
        </w:rPr>
        <w:t>(1), 129–158.</w:t>
      </w:r>
    </w:p>
    <w:p w14:paraId="0620EC2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iu, L., &amp; Miller, H. J. (2020a). Does real-time transit information reduce waiting time? An empirical analysis. </w:t>
      </w:r>
      <w:r w:rsidRPr="00C1153A">
        <w:rPr>
          <w:rFonts w:ascii="Times New Roman" w:hAnsi="Times New Roman" w:cs="Times New Roman"/>
          <w:i/>
          <w:iCs/>
          <w:noProof/>
          <w:sz w:val="24"/>
          <w:szCs w:val="24"/>
        </w:rPr>
        <w:t>Transportation Research Part A: Policy and Practi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41</w:t>
      </w:r>
      <w:r w:rsidRPr="00C1153A">
        <w:rPr>
          <w:rFonts w:ascii="Times New Roman" w:hAnsi="Times New Roman" w:cs="Times New Roman"/>
          <w:noProof/>
          <w:sz w:val="24"/>
          <w:szCs w:val="24"/>
        </w:rPr>
        <w:t>, 167–179.</w:t>
      </w:r>
    </w:p>
    <w:p w14:paraId="380FC18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lastRenderedPageBreak/>
        <w:t xml:space="preserve">Liu, L., &amp; Miller, H. J. (2020b). Measuring risk of missing transfers in public transit systems using high-resolution schedule and real-time bus location data. </w:t>
      </w:r>
      <w:r w:rsidRPr="00C1153A">
        <w:rPr>
          <w:rFonts w:ascii="Times New Roman" w:hAnsi="Times New Roman" w:cs="Times New Roman"/>
          <w:i/>
          <w:iCs/>
          <w:noProof/>
          <w:sz w:val="24"/>
          <w:szCs w:val="24"/>
        </w:rPr>
        <w:t>Urban Studies</w:t>
      </w:r>
      <w:r w:rsidRPr="00C1153A">
        <w:rPr>
          <w:rFonts w:ascii="Times New Roman" w:hAnsi="Times New Roman" w:cs="Times New Roman"/>
          <w:noProof/>
          <w:sz w:val="24"/>
          <w:szCs w:val="24"/>
        </w:rPr>
        <w:t>, 0042098020919323. https://doi.org/10.1177/0042098020919323</w:t>
      </w:r>
    </w:p>
    <w:p w14:paraId="4F7FFE1B"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iu, L., Miller, H. J., &amp; Scheff, J. (2020). The impacts of COVID-19 pandemic on public transit demand in the United States. </w:t>
      </w:r>
      <w:r w:rsidRPr="00C1153A">
        <w:rPr>
          <w:rFonts w:ascii="Times New Roman" w:hAnsi="Times New Roman" w:cs="Times New Roman"/>
          <w:i/>
          <w:iCs/>
          <w:noProof/>
          <w:sz w:val="24"/>
          <w:szCs w:val="24"/>
        </w:rPr>
        <w:t>PLoS ON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5</w:t>
      </w:r>
      <w:r w:rsidRPr="00C1153A">
        <w:rPr>
          <w:rFonts w:ascii="Times New Roman" w:hAnsi="Times New Roman" w:cs="Times New Roman"/>
          <w:noProof/>
          <w:sz w:val="24"/>
          <w:szCs w:val="24"/>
        </w:rPr>
        <w:t>(11 November), e0242476. https://doi.org/10.1371/journal.pone.0242476</w:t>
      </w:r>
    </w:p>
    <w:p w14:paraId="7C443622"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alekzadeh, A., &amp; Chung, E. (2020). A review of transit accessibility models: Challenges in developing transit accessibility models. </w:t>
      </w:r>
      <w:r w:rsidRPr="00C1153A">
        <w:rPr>
          <w:rFonts w:ascii="Times New Roman" w:hAnsi="Times New Roman" w:cs="Times New Roman"/>
          <w:i/>
          <w:iCs/>
          <w:noProof/>
          <w:sz w:val="24"/>
          <w:szCs w:val="24"/>
        </w:rPr>
        <w:t>International Journal of Sustainable Transportation</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4</w:t>
      </w:r>
      <w:r w:rsidRPr="00C1153A">
        <w:rPr>
          <w:rFonts w:ascii="Times New Roman" w:hAnsi="Times New Roman" w:cs="Times New Roman"/>
          <w:noProof/>
          <w:sz w:val="24"/>
          <w:szCs w:val="24"/>
        </w:rPr>
        <w:t>(10), 733–748.</w:t>
      </w:r>
    </w:p>
    <w:p w14:paraId="5FDDBEDF"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iller, H. J. (1991). Modelling accessibility using space-time prism concepts within geographical information systems. </w:t>
      </w:r>
      <w:r w:rsidRPr="00C1153A">
        <w:rPr>
          <w:rFonts w:ascii="Times New Roman" w:hAnsi="Times New Roman" w:cs="Times New Roman"/>
          <w:i/>
          <w:iCs/>
          <w:noProof/>
          <w:sz w:val="24"/>
          <w:szCs w:val="24"/>
        </w:rPr>
        <w:t>International Journal of Geographical Information System</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5</w:t>
      </w:r>
      <w:r w:rsidRPr="00C1153A">
        <w:rPr>
          <w:rFonts w:ascii="Times New Roman" w:hAnsi="Times New Roman" w:cs="Times New Roman"/>
          <w:noProof/>
          <w:sz w:val="24"/>
          <w:szCs w:val="24"/>
        </w:rPr>
        <w:t>(3), 287–301.</w:t>
      </w:r>
    </w:p>
    <w:p w14:paraId="58F0490D"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C1153A">
        <w:rPr>
          <w:rFonts w:ascii="Times New Roman" w:hAnsi="Times New Roman" w:cs="Times New Roman"/>
          <w:i/>
          <w:iCs/>
          <w:noProof/>
          <w:sz w:val="24"/>
          <w:szCs w:val="24"/>
        </w:rPr>
        <w:t>Geographical Analysi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31</w:t>
      </w:r>
      <w:r w:rsidRPr="00C1153A">
        <w:rPr>
          <w:rFonts w:ascii="Times New Roman" w:hAnsi="Times New Roman" w:cs="Times New Roman"/>
          <w:noProof/>
          <w:sz w:val="24"/>
          <w:szCs w:val="24"/>
        </w:rPr>
        <w:t>(1), 187–212.</w:t>
      </w:r>
    </w:p>
    <w:p w14:paraId="152F61F9"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iller, H. J. (2017). Time geography and space-time prism. </w:t>
      </w:r>
      <w:r w:rsidRPr="00C1153A">
        <w:rPr>
          <w:rFonts w:ascii="Times New Roman" w:hAnsi="Times New Roman" w:cs="Times New Roman"/>
          <w:i/>
          <w:iCs/>
          <w:noProof/>
          <w:sz w:val="24"/>
          <w:szCs w:val="24"/>
        </w:rPr>
        <w:t>International Encyclopedia of Geography: People, the Earth, Environment and Technology</w:t>
      </w:r>
      <w:r w:rsidRPr="00C1153A">
        <w:rPr>
          <w:rFonts w:ascii="Times New Roman" w:hAnsi="Times New Roman" w:cs="Times New Roman"/>
          <w:noProof/>
          <w:sz w:val="24"/>
          <w:szCs w:val="24"/>
        </w:rPr>
        <w:t>, 1–19.</w:t>
      </w:r>
    </w:p>
    <w:p w14:paraId="55CE56A9"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ohadisdudis, H. M., &amp; Ali, N. M. (2014). A study of smartphone usage and barriers among the elderly. In </w:t>
      </w:r>
      <w:r w:rsidRPr="00C1153A">
        <w:rPr>
          <w:rFonts w:ascii="Times New Roman" w:hAnsi="Times New Roman" w:cs="Times New Roman"/>
          <w:i/>
          <w:iCs/>
          <w:noProof/>
          <w:sz w:val="24"/>
          <w:szCs w:val="24"/>
        </w:rPr>
        <w:t>2014 3rd International Conference on User Science and Engineering (i-USEr)</w:t>
      </w:r>
      <w:r w:rsidRPr="00C1153A">
        <w:rPr>
          <w:rFonts w:ascii="Times New Roman" w:hAnsi="Times New Roman" w:cs="Times New Roman"/>
          <w:noProof/>
          <w:sz w:val="24"/>
          <w:szCs w:val="24"/>
        </w:rPr>
        <w:t xml:space="preserve"> (pp. 109–114). IEEE.</w:t>
      </w:r>
    </w:p>
    <w:p w14:paraId="67DF7CFD"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C1153A">
        <w:rPr>
          <w:rFonts w:ascii="Times New Roman" w:hAnsi="Times New Roman" w:cs="Times New Roman"/>
          <w:i/>
          <w:iCs/>
          <w:noProof/>
          <w:sz w:val="24"/>
          <w:szCs w:val="24"/>
        </w:rPr>
        <w:t>European Journal of Transport and Infrastructure Research</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7</w:t>
      </w:r>
      <w:r w:rsidRPr="00C1153A">
        <w:rPr>
          <w:rFonts w:ascii="Times New Roman" w:hAnsi="Times New Roman" w:cs="Times New Roman"/>
          <w:noProof/>
          <w:sz w:val="24"/>
          <w:szCs w:val="24"/>
        </w:rPr>
        <w:t>(4).</w:t>
      </w:r>
    </w:p>
    <w:p w14:paraId="03CAEFD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Owen, A., &amp; Levinson, D. M. (2015). Modeling the commute mode share of transit using continuous accessibility to jobs. </w:t>
      </w:r>
      <w:r w:rsidRPr="00C1153A">
        <w:rPr>
          <w:rFonts w:ascii="Times New Roman" w:hAnsi="Times New Roman" w:cs="Times New Roman"/>
          <w:i/>
          <w:iCs/>
          <w:noProof/>
          <w:sz w:val="24"/>
          <w:szCs w:val="24"/>
        </w:rPr>
        <w:t>Transportation Research Part A: Policy and Practi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74</w:t>
      </w:r>
      <w:r w:rsidRPr="00C1153A">
        <w:rPr>
          <w:rFonts w:ascii="Times New Roman" w:hAnsi="Times New Roman" w:cs="Times New Roman"/>
          <w:noProof/>
          <w:sz w:val="24"/>
          <w:szCs w:val="24"/>
        </w:rPr>
        <w:t>, 110–122.</w:t>
      </w:r>
    </w:p>
    <w:p w14:paraId="1B5F131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C1153A">
        <w:rPr>
          <w:rFonts w:ascii="Times New Roman" w:hAnsi="Times New Roman" w:cs="Times New Roman"/>
          <w:i/>
          <w:iCs/>
          <w:noProof/>
          <w:sz w:val="24"/>
          <w:szCs w:val="24"/>
        </w:rPr>
        <w:t>International Journal of Geographical Information Scien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34</w:t>
      </w:r>
      <w:r w:rsidRPr="00C1153A">
        <w:rPr>
          <w:rFonts w:ascii="Times New Roman" w:hAnsi="Times New Roman" w:cs="Times New Roman"/>
          <w:noProof/>
          <w:sz w:val="24"/>
          <w:szCs w:val="24"/>
        </w:rPr>
        <w:t>(2), 367–392. https://doi.org/10.1080/13658816.2019.1608997</w:t>
      </w:r>
    </w:p>
    <w:p w14:paraId="296B73D4"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1A47612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C1153A">
        <w:rPr>
          <w:rFonts w:ascii="Times New Roman" w:hAnsi="Times New Roman" w:cs="Times New Roman"/>
          <w:i/>
          <w:iCs/>
          <w:noProof/>
          <w:sz w:val="24"/>
          <w:szCs w:val="24"/>
        </w:rPr>
        <w:t>Transportation Research Part C: Emerging Technologie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66</w:t>
      </w:r>
      <w:r w:rsidRPr="00C1153A">
        <w:rPr>
          <w:rFonts w:ascii="Times New Roman" w:hAnsi="Times New Roman" w:cs="Times New Roman"/>
          <w:noProof/>
          <w:sz w:val="24"/>
          <w:szCs w:val="24"/>
        </w:rPr>
        <w:t>, 176–194.</w:t>
      </w:r>
    </w:p>
    <w:p w14:paraId="3F663C61"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C1153A">
        <w:rPr>
          <w:rFonts w:ascii="Times New Roman" w:hAnsi="Times New Roman" w:cs="Times New Roman"/>
          <w:i/>
          <w:iCs/>
          <w:noProof/>
          <w:sz w:val="24"/>
          <w:szCs w:val="24"/>
        </w:rPr>
        <w:t>Transportation Research Record</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2417</w:t>
      </w:r>
      <w:r w:rsidRPr="00C1153A">
        <w:rPr>
          <w:rFonts w:ascii="Times New Roman" w:hAnsi="Times New Roman" w:cs="Times New Roman"/>
          <w:noProof/>
          <w:sz w:val="24"/>
          <w:szCs w:val="24"/>
        </w:rPr>
        <w:t>(1), 130–138.</w:t>
      </w:r>
    </w:p>
    <w:p w14:paraId="502725B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Tribby, C. P., &amp; Zandbergen, P. A. (2012). High-resolution spatio-temporal modeling of public </w:t>
      </w:r>
      <w:r w:rsidRPr="00C1153A">
        <w:rPr>
          <w:rFonts w:ascii="Times New Roman" w:hAnsi="Times New Roman" w:cs="Times New Roman"/>
          <w:noProof/>
          <w:sz w:val="24"/>
          <w:szCs w:val="24"/>
        </w:rPr>
        <w:lastRenderedPageBreak/>
        <w:t xml:space="preserve">transit accessibility. </w:t>
      </w:r>
      <w:r w:rsidRPr="00C1153A">
        <w:rPr>
          <w:rFonts w:ascii="Times New Roman" w:hAnsi="Times New Roman" w:cs="Times New Roman"/>
          <w:i/>
          <w:iCs/>
          <w:noProof/>
          <w:sz w:val="24"/>
          <w:szCs w:val="24"/>
        </w:rPr>
        <w:t>Applied Geography</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34</w:t>
      </w:r>
      <w:r w:rsidRPr="00C1153A">
        <w:rPr>
          <w:rFonts w:ascii="Times New Roman" w:hAnsi="Times New Roman" w:cs="Times New Roman"/>
          <w:noProof/>
          <w:sz w:val="24"/>
          <w:szCs w:val="24"/>
        </w:rPr>
        <w:t>, 345–355.</w:t>
      </w:r>
    </w:p>
    <w:p w14:paraId="08DE941B"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Tsetsi, E., &amp; Rains, S. A. (2017). Smartphone Internet access and use: Extending the digital divide and usage gap. </w:t>
      </w:r>
      <w:r w:rsidRPr="00C1153A">
        <w:rPr>
          <w:rFonts w:ascii="Times New Roman" w:hAnsi="Times New Roman" w:cs="Times New Roman"/>
          <w:i/>
          <w:iCs/>
          <w:noProof/>
          <w:sz w:val="24"/>
          <w:szCs w:val="24"/>
        </w:rPr>
        <w:t>Mobile Media &amp; Communication</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5</w:t>
      </w:r>
      <w:r w:rsidRPr="00C1153A">
        <w:rPr>
          <w:rFonts w:ascii="Times New Roman" w:hAnsi="Times New Roman" w:cs="Times New Roman"/>
          <w:noProof/>
          <w:sz w:val="24"/>
          <w:szCs w:val="24"/>
        </w:rPr>
        <w:t>(3), 239–255.</w:t>
      </w:r>
    </w:p>
    <w:p w14:paraId="5DE4933E"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ang, Y., Yuan, Y., Ma, Y., &amp; Wang, G. (2019). Time-dependent graphs: Definitions, applications, and algorithms. </w:t>
      </w:r>
      <w:r w:rsidRPr="00C1153A">
        <w:rPr>
          <w:rFonts w:ascii="Times New Roman" w:hAnsi="Times New Roman" w:cs="Times New Roman"/>
          <w:i/>
          <w:iCs/>
          <w:noProof/>
          <w:sz w:val="24"/>
          <w:szCs w:val="24"/>
        </w:rPr>
        <w:t>Data Science and Engineering</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4</w:t>
      </w:r>
      <w:r w:rsidRPr="00C1153A">
        <w:rPr>
          <w:rFonts w:ascii="Times New Roman" w:hAnsi="Times New Roman" w:cs="Times New Roman"/>
          <w:noProof/>
          <w:sz w:val="24"/>
          <w:szCs w:val="24"/>
        </w:rPr>
        <w:t>(4), 352–366.</w:t>
      </w:r>
    </w:p>
    <w:p w14:paraId="24F19DA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C1153A">
        <w:rPr>
          <w:rFonts w:ascii="Times New Roman" w:hAnsi="Times New Roman" w:cs="Times New Roman"/>
          <w:i/>
          <w:iCs/>
          <w:noProof/>
          <w:sz w:val="24"/>
          <w:szCs w:val="24"/>
        </w:rPr>
        <w:t>Journal of Transport Geography</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62</w:t>
      </w:r>
      <w:r w:rsidRPr="00C1153A">
        <w:rPr>
          <w:rFonts w:ascii="Times New Roman" w:hAnsi="Times New Roman" w:cs="Times New Roman"/>
          <w:noProof/>
          <w:sz w:val="24"/>
          <w:szCs w:val="24"/>
        </w:rPr>
        <w:t>, 92–97.</w:t>
      </w:r>
    </w:p>
    <w:p w14:paraId="6439A0E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essel, N., &amp; Farber, S. (2019). On the accuracy of schedule-based GTFS for measuring accessibility. </w:t>
      </w:r>
      <w:r w:rsidRPr="00C1153A">
        <w:rPr>
          <w:rFonts w:ascii="Times New Roman" w:hAnsi="Times New Roman" w:cs="Times New Roman"/>
          <w:i/>
          <w:iCs/>
          <w:noProof/>
          <w:sz w:val="24"/>
          <w:szCs w:val="24"/>
        </w:rPr>
        <w:t>Journal of Transport and Land Us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2</w:t>
      </w:r>
      <w:r w:rsidRPr="00C1153A">
        <w:rPr>
          <w:rFonts w:ascii="Times New Roman" w:hAnsi="Times New Roman" w:cs="Times New Roman"/>
          <w:noProof/>
          <w:sz w:val="24"/>
          <w:szCs w:val="24"/>
        </w:rPr>
        <w:t>(1), 475–500.</w:t>
      </w:r>
    </w:p>
    <w:p w14:paraId="11DE8F38"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u, H., &amp; Levinson, D. (2020). Unifying access. </w:t>
      </w:r>
      <w:r w:rsidRPr="00C1153A">
        <w:rPr>
          <w:rFonts w:ascii="Times New Roman" w:hAnsi="Times New Roman" w:cs="Times New Roman"/>
          <w:i/>
          <w:iCs/>
          <w:noProof/>
          <w:sz w:val="24"/>
          <w:szCs w:val="24"/>
        </w:rPr>
        <w:t>Transportation Research Part D: Transport and Environment</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83</w:t>
      </w:r>
      <w:r w:rsidRPr="00C1153A">
        <w:rPr>
          <w:rFonts w:ascii="Times New Roman" w:hAnsi="Times New Roman" w:cs="Times New Roman"/>
          <w:noProof/>
          <w:sz w:val="24"/>
          <w:szCs w:val="24"/>
        </w:rPr>
        <w:t>, 102355.</w:t>
      </w:r>
    </w:p>
    <w:p w14:paraId="22290DE5"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C1153A">
        <w:rPr>
          <w:rFonts w:ascii="Times New Roman" w:hAnsi="Times New Roman" w:cs="Times New Roman"/>
          <w:i/>
          <w:iCs/>
          <w:noProof/>
          <w:sz w:val="24"/>
          <w:szCs w:val="24"/>
        </w:rPr>
        <w:t>Journal of Transportation and Statistic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4</w:t>
      </w:r>
      <w:r w:rsidRPr="00C1153A">
        <w:rPr>
          <w:rFonts w:ascii="Times New Roman" w:hAnsi="Times New Roman" w:cs="Times New Roman"/>
          <w:noProof/>
          <w:sz w:val="24"/>
          <w:szCs w:val="24"/>
        </w:rPr>
        <w:t>(2/3), 1–14.</w:t>
      </w:r>
    </w:p>
    <w:p w14:paraId="1C06C6A9"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Xie, D., Zhu, H., Yan, L., Yuan, S., &amp; Zhang, J. (2012). An improved Dijkstra algorithm in GIS application. In </w:t>
      </w:r>
      <w:r w:rsidRPr="00C1153A">
        <w:rPr>
          <w:rFonts w:ascii="Times New Roman" w:hAnsi="Times New Roman" w:cs="Times New Roman"/>
          <w:i/>
          <w:iCs/>
          <w:noProof/>
          <w:sz w:val="24"/>
          <w:szCs w:val="24"/>
        </w:rPr>
        <w:t>World Automation Congress 2012</w:t>
      </w:r>
      <w:r w:rsidRPr="00C1153A">
        <w:rPr>
          <w:rFonts w:ascii="Times New Roman" w:hAnsi="Times New Roman" w:cs="Times New Roman"/>
          <w:noProof/>
          <w:sz w:val="24"/>
          <w:szCs w:val="24"/>
        </w:rPr>
        <w:t xml:space="preserve"> (pp. 167–169). IEEE.</w:t>
      </w:r>
    </w:p>
    <w:p w14:paraId="4B000B4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Zargayouna, M., Othman, A., Scemama, G., &amp; Zeddini, B. (2015). Impact of Travelers Information Level on Disturbed Transit Networks: A Multiagent Simulation. In </w:t>
      </w:r>
      <w:r w:rsidRPr="00C1153A">
        <w:rPr>
          <w:rFonts w:ascii="Times New Roman" w:hAnsi="Times New Roman" w:cs="Times New Roman"/>
          <w:i/>
          <w:iCs/>
          <w:noProof/>
          <w:sz w:val="24"/>
          <w:szCs w:val="24"/>
        </w:rPr>
        <w:t>IEEE Conference on Intelligent Transportation Systems, Proceedings, ITSC</w:t>
      </w:r>
      <w:r w:rsidRPr="00C1153A">
        <w:rPr>
          <w:rFonts w:ascii="Times New Roman" w:hAnsi="Times New Roman" w:cs="Times New Roman"/>
          <w:noProof/>
          <w:sz w:val="24"/>
          <w:szCs w:val="24"/>
        </w:rPr>
        <w:t xml:space="preserve"> (Vol. 2015-Octob, pp. 2889–2894). IEEE. https://doi.org/10.1109/ITSC.2015.464</w:t>
      </w:r>
    </w:p>
    <w:p w14:paraId="5BBD5A04"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C1153A">
        <w:rPr>
          <w:rFonts w:ascii="Times New Roman" w:hAnsi="Times New Roman" w:cs="Times New Roman"/>
          <w:i/>
          <w:iCs/>
          <w:noProof/>
          <w:sz w:val="24"/>
          <w:szCs w:val="24"/>
        </w:rPr>
        <w:t>International Journal of Geographical Information Scien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32</w:t>
      </w:r>
      <w:r w:rsidRPr="00C1153A">
        <w:rPr>
          <w:rFonts w:ascii="Times New Roman" w:hAnsi="Times New Roman" w:cs="Times New Roman"/>
          <w:noProof/>
          <w:sz w:val="24"/>
          <w:szCs w:val="24"/>
        </w:rPr>
        <w:t>(8), 1649–1676.</w:t>
      </w:r>
    </w:p>
    <w:p w14:paraId="0A332047"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rPr>
      </w:pPr>
      <w:r w:rsidRPr="00C1153A">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C1153A">
        <w:rPr>
          <w:rFonts w:ascii="Times New Roman" w:hAnsi="Times New Roman" w:cs="Times New Roman"/>
          <w:i/>
          <w:iCs/>
          <w:noProof/>
          <w:sz w:val="24"/>
          <w:szCs w:val="24"/>
        </w:rPr>
        <w:t>Transportation Research Record</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835</w:t>
      </w:r>
      <w:r w:rsidRPr="00C1153A">
        <w:rPr>
          <w:rFonts w:ascii="Times New Roman" w:hAnsi="Times New Roman" w:cs="Times New Roman"/>
          <w:noProof/>
          <w:sz w:val="24"/>
          <w:szCs w:val="24"/>
        </w:rPr>
        <w:t>(1), 34–41.</w:t>
      </w:r>
    </w:p>
    <w:p w14:paraId="0C2355A4" w14:textId="73F40A4B" w:rsidR="002700E2" w:rsidRPr="006B56EA" w:rsidRDefault="002700E2" w:rsidP="00060E57">
      <w:pPr>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2"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iu Luy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 w:id="5" w:author="Miller,  Dr. Harvey J." w:date="2021-09-13T15:58:00Z" w:initials="MH">
    <w:p w14:paraId="4FFEE685" w14:textId="1AD022F4" w:rsidR="00737B8D" w:rsidRDefault="00737B8D">
      <w:pPr>
        <w:pStyle w:val="CommentText"/>
      </w:pPr>
      <w:r>
        <w:rPr>
          <w:rStyle w:val="CommentReference"/>
        </w:rPr>
        <w:annotationRef/>
      </w:r>
      <w:r>
        <w:t>Can you add to this?</w:t>
      </w:r>
    </w:p>
  </w:comment>
  <w:comment w:id="7" w:author="Miller,  Dr. Harvey J." w:date="2021-09-13T16:23:00Z" w:initials="MH">
    <w:p w14:paraId="6EBD8925" w14:textId="5AA4A04B" w:rsidR="00591A16" w:rsidRDefault="00591A16">
      <w:pPr>
        <w:pStyle w:val="CommentText"/>
      </w:pPr>
      <w:r>
        <w:rPr>
          <w:rStyle w:val="CommentReference"/>
        </w:rPr>
        <w:annotationRef/>
      </w:r>
      <w:r>
        <w:t>Why?</w:t>
      </w:r>
    </w:p>
  </w:comment>
  <w:comment w:id="8"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9" w:author="Miller,  Dr. Harvey J." w:date="2021-09-13T16:23:00Z" w:initials="MH">
    <w:p w14:paraId="78A63A74" w14:textId="1D36A0EC" w:rsidR="00591A16" w:rsidRDefault="00591A16">
      <w:pPr>
        <w:pStyle w:val="CommentText"/>
      </w:pPr>
      <w:r>
        <w:rPr>
          <w:rStyle w:val="CommentReference"/>
        </w:rPr>
        <w:annotationRef/>
      </w:r>
      <w:r>
        <w:t>What do these mean?</w:t>
      </w:r>
    </w:p>
  </w:comment>
  <w:comment w:id="6" w:author="Miller,  Dr. Harvey J." w:date="2021-09-13T16:25:00Z" w:initials="MH">
    <w:p w14:paraId="5F4A05FF" w14:textId="646C30F6" w:rsidR="00456E7C" w:rsidRDefault="00456E7C">
      <w:pPr>
        <w:pStyle w:val="CommentText"/>
      </w:pPr>
      <w:r>
        <w:rPr>
          <w:rStyle w:val="CommentReference"/>
        </w:rPr>
        <w:annotationRef/>
      </w:r>
      <w:r>
        <w:t>We need to rework and improve this section</w:t>
      </w:r>
    </w:p>
  </w:comment>
  <w:comment w:id="10" w:author="Miller,  Dr. Harvey J." w:date="2021-09-14T14:53:00Z" w:initials="MH">
    <w:p w14:paraId="525756BA" w14:textId="04A137D4" w:rsidR="00265250" w:rsidRDefault="00265250">
      <w:pPr>
        <w:pStyle w:val="CommentText"/>
      </w:pPr>
      <w:r>
        <w:rPr>
          <w:rStyle w:val="CommentReference"/>
        </w:rPr>
        <w:annotationRef/>
      </w:r>
      <w:r>
        <w:t>W</w:t>
      </w:r>
      <w:r w:rsidR="00AB6A54">
        <w:t>e</w:t>
      </w:r>
      <w:r>
        <w:t xml:space="preserve"> do this? </w:t>
      </w:r>
      <w:r w:rsidR="00AB6A54">
        <w:t xml:space="preserve"> I don’t think so.</w:t>
      </w:r>
    </w:p>
  </w:comment>
  <w:comment w:id="11"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12"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3" w:author="Miller,  Dr. Harvey J." w:date="2021-09-14T15:06:00Z" w:initials="MH">
    <w:p w14:paraId="79880906" w14:textId="271B162E" w:rsidR="00112935" w:rsidRDefault="00112935">
      <w:pPr>
        <w:pStyle w:val="CommentText"/>
      </w:pPr>
      <w:r>
        <w:rPr>
          <w:rStyle w:val="CommentReference"/>
        </w:rPr>
        <w:annotationRef/>
      </w:r>
      <w:r>
        <w:t>I wonder if we should provide an empirical example (a map) that illustrates this</w:t>
      </w:r>
    </w:p>
  </w:comment>
  <w:comment w:id="15"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6" w:author="Liu Luyu" w:date="2021-09-29T21:45:00Z" w:initials="LL">
    <w:p w14:paraId="56F40729" w14:textId="29D33F0C" w:rsidR="0091395C" w:rsidRDefault="0091395C">
      <w:pPr>
        <w:pStyle w:val="CommentText"/>
      </w:pPr>
      <w:r>
        <w:rPr>
          <w:rStyle w:val="CommentReference"/>
        </w:rPr>
        <w:annotationRef/>
      </w:r>
      <w:r>
        <w:t>Updated</w:t>
      </w:r>
    </w:p>
  </w:comment>
  <w:comment w:id="17" w:author="Miller,  Dr. Harvey J." w:date="2021-09-14T15:16:00Z" w:initials="MH">
    <w:p w14:paraId="4DAA410B" w14:textId="77777777" w:rsidR="00CC34E8" w:rsidRDefault="00CC34E8" w:rsidP="00CC34E8">
      <w:pPr>
        <w:pStyle w:val="CommentText"/>
      </w:pPr>
      <w:r>
        <w:rPr>
          <w:rStyle w:val="CommentReference"/>
        </w:rPr>
        <w:annotationRef/>
      </w:r>
      <w:r>
        <w:t>A graphic to illustrate?</w:t>
      </w:r>
    </w:p>
  </w:comment>
  <w:comment w:id="18" w:author="Liu Luyu" w:date="2021-09-29T21:46:00Z" w:initials="LL">
    <w:p w14:paraId="56155716" w14:textId="68577EED" w:rsidR="005A4AAB" w:rsidRDefault="005A4AAB">
      <w:pPr>
        <w:pStyle w:val="CommentText"/>
      </w:pPr>
      <w:r>
        <w:rPr>
          <w:rStyle w:val="CommentReference"/>
        </w:rPr>
        <w:annotationRef/>
      </w:r>
      <w:r>
        <w:t xml:space="preserve">Too many graphs </w:t>
      </w:r>
    </w:p>
  </w:comment>
  <w:comment w:id="19"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20" w:author="Miller,  Dr. Harvey J." w:date="2021-09-14T15:27:00Z" w:initials="MH">
    <w:p w14:paraId="55ADC2A7" w14:textId="65DD3F15" w:rsidR="008C5CC7" w:rsidRDefault="008C5CC7">
      <w:pPr>
        <w:pStyle w:val="CommentText"/>
      </w:pPr>
      <w:r>
        <w:rPr>
          <w:rStyle w:val="CommentReference"/>
        </w:rPr>
        <w:annotationRef/>
      </w:r>
      <w:r>
        <w:t>Is this correct?</w:t>
      </w:r>
    </w:p>
  </w:comment>
  <w:comment w:id="21" w:author="Liu Luyu" w:date="2021-09-24T17:10:00Z" w:initials="LL">
    <w:p w14:paraId="597F9E1B" w14:textId="43506016" w:rsidR="008F25DB" w:rsidRDefault="008F25DB">
      <w:pPr>
        <w:pStyle w:val="CommentText"/>
      </w:pPr>
      <w:r>
        <w:rPr>
          <w:rStyle w:val="CommentReference"/>
        </w:rPr>
        <w:annotationRef/>
      </w:r>
      <w:r>
        <w:t>We will calculate two versions</w:t>
      </w:r>
    </w:p>
  </w:comment>
  <w:comment w:id="22" w:author="Miller,  Dr. Harvey J." w:date="2021-09-14T15:26:00Z" w:initials="MH">
    <w:p w14:paraId="3D67DCE6" w14:textId="4E3C51C1" w:rsidR="00814640" w:rsidRDefault="00814640">
      <w:pPr>
        <w:pStyle w:val="CommentText"/>
      </w:pPr>
      <w:r>
        <w:rPr>
          <w:rStyle w:val="CommentReference"/>
        </w:rPr>
        <w:annotationRef/>
      </w:r>
      <w:r>
        <w:t xml:space="preserve">Normalized by what?  </w:t>
      </w:r>
      <w:r w:rsidR="000437BD">
        <w:t>Say it.</w:t>
      </w:r>
    </w:p>
  </w:comment>
  <w:comment w:id="23" w:author="Miller,  Dr. Harvey J." w:date="2021-09-14T15:30:00Z" w:initials="MH">
    <w:p w14:paraId="64EDFD02" w14:textId="77777777" w:rsidR="00D12B18" w:rsidRDefault="00D12B18" w:rsidP="00D12B18">
      <w:pPr>
        <w:pStyle w:val="CommentText"/>
      </w:pPr>
      <w:r>
        <w:rPr>
          <w:rStyle w:val="CommentReference"/>
        </w:rPr>
        <w:annotationRef/>
      </w:r>
      <w:r>
        <w:t xml:space="preserve">Why is the realistic STP the lower bound on experienced accessibility?  Couldn’t I use real-time information to do better?   </w:t>
      </w:r>
    </w:p>
  </w:comment>
  <w:comment w:id="24" w:author="Liu, Luyu" w:date="2021-09-24T21:26:00Z" w:initials="LL">
    <w:p w14:paraId="191030FC" w14:textId="77777777" w:rsidR="00D12B18" w:rsidRDefault="00D12B18" w:rsidP="00D12B18">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Ex w15:paraId="4FFEE685" w15:done="0"/>
  <w15:commentEx w15:paraId="6EBD8925" w15:done="0"/>
  <w15:commentEx w15:paraId="4C0ACF95" w15:paraIdParent="6EBD8925" w15:done="0"/>
  <w15:commentEx w15:paraId="78A63A74" w15:done="0"/>
  <w15:commentEx w15:paraId="5F4A05FF" w15:done="0"/>
  <w15:commentEx w15:paraId="525756BA" w15:done="1"/>
  <w15:commentEx w15:paraId="551BCD5E" w15:done="0"/>
  <w15:commentEx w15:paraId="1C77C354" w15:paraIdParent="551BCD5E" w15:done="0"/>
  <w15:commentEx w15:paraId="79880906" w15:done="1"/>
  <w15:commentEx w15:paraId="6314FACE" w15:done="0"/>
  <w15:commentEx w15:paraId="56F40729" w15:paraIdParent="6314FACE" w15:done="0"/>
  <w15:commentEx w15:paraId="4DAA410B" w15:done="0"/>
  <w15:commentEx w15:paraId="56155716" w15:paraIdParent="4DAA410B" w15:done="0"/>
  <w15:commentEx w15:paraId="37878C62" w15:done="0"/>
  <w15:commentEx w15:paraId="55ADC2A7" w15:done="0"/>
  <w15:commentEx w15:paraId="597F9E1B" w15:paraIdParent="55ADC2A7" w15:done="0"/>
  <w15:commentEx w15:paraId="3D67DCE6" w15:done="1"/>
  <w15:commentEx w15:paraId="64EDFD02" w15:done="0"/>
  <w15:commentEx w15:paraId="191030FC" w15:paraIdParent="64EDFD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Extensible w16cex:durableId="24E9F3BD" w16cex:dateUtc="2021-09-13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4E9FA09" w16cex:dateUtc="2021-09-13T20:25: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902" w16cex:dateUtc="2021-09-14T19:06: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4EB3DF1" w16cex:dateUtc="2021-09-14T19:27:00Z"/>
  <w16cex:commentExtensible w16cex:durableId="24F88504" w16cex:dateUtc="2021-09-24T21:10:00Z"/>
  <w16cex:commentExtensible w16cex:durableId="24EB3D88" w16cex:dateUtc="2021-09-14T19:26:00Z"/>
  <w16cex:commentExtensible w16cex:durableId="24EB3E8B" w16cex:dateUtc="2021-09-14T19:30:00Z"/>
  <w16cex:commentExtensible w16cex:durableId="24F8C0FC" w16cex:dateUtc="2021-09-25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Id w16cid:paraId="4FFEE685" w16cid:durableId="24E9F3BD"/>
  <w16cid:commentId w16cid:paraId="6EBD8925" w16cid:durableId="24E9F97F"/>
  <w16cid:commentId w16cid:paraId="4C0ACF95" w16cid:durableId="24F87BA3"/>
  <w16cid:commentId w16cid:paraId="78A63A74" w16cid:durableId="24E9F98D"/>
  <w16cid:commentId w16cid:paraId="5F4A05FF" w16cid:durableId="24E9FA09"/>
  <w16cid:commentId w16cid:paraId="525756BA" w16cid:durableId="24EB35E3"/>
  <w16cid:commentId w16cid:paraId="551BCD5E" w16cid:durableId="24EB3232"/>
  <w16cid:commentId w16cid:paraId="1C77C354" w16cid:durableId="24F88041"/>
  <w16cid:commentId w16cid:paraId="79880906" w16cid:durableId="24EB3902"/>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55ADC2A7" w16cid:durableId="24EB3DF1"/>
  <w16cid:commentId w16cid:paraId="597F9E1B" w16cid:durableId="24F88504"/>
  <w16cid:commentId w16cid:paraId="3D67DCE6" w16cid:durableId="24EB3D88"/>
  <w16cid:commentId w16cid:paraId="64EDFD02" w16cid:durableId="24EB3E8B"/>
  <w16cid:commentId w16cid:paraId="191030FC" w16cid:durableId="24F8C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BC199" w14:textId="77777777" w:rsidR="00D00F0A" w:rsidRDefault="00D00F0A">
      <w:pPr>
        <w:spacing w:after="0" w:line="240" w:lineRule="auto"/>
      </w:pPr>
      <w:r>
        <w:separator/>
      </w:r>
    </w:p>
  </w:endnote>
  <w:endnote w:type="continuationSeparator" w:id="0">
    <w:p w14:paraId="48246E33" w14:textId="77777777" w:rsidR="00D00F0A" w:rsidRDefault="00D00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787B9" w14:textId="77777777" w:rsidR="00D00F0A" w:rsidRDefault="00D00F0A">
      <w:pPr>
        <w:spacing w:after="0" w:line="240" w:lineRule="auto"/>
      </w:pPr>
      <w:r>
        <w:separator/>
      </w:r>
    </w:p>
  </w:footnote>
  <w:footnote w:type="continuationSeparator" w:id="0">
    <w:p w14:paraId="78C772E7" w14:textId="77777777" w:rsidR="00D00F0A" w:rsidRDefault="00D00F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Miller,  Dr. Harvey J.">
    <w15:presenceInfo w15:providerId="AD" w15:userId="S::miller.81@osu.edu::a502b954-5642-4a2a-8f22-6e0bbb41520b"/>
  </w15:person>
  <w15:person w15:author="Liu, Luyu">
    <w15:presenceInfo w15:providerId="AD" w15:userId="S::liu.6544@buckeyemail.osu.edu::90a8bb98-8228-4d90-977f-89d96ed9d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072B6"/>
    <w:rsid w:val="00007654"/>
    <w:rsid w:val="00011A0D"/>
    <w:rsid w:val="00014C0F"/>
    <w:rsid w:val="00017CEA"/>
    <w:rsid w:val="00017DEE"/>
    <w:rsid w:val="00017EAB"/>
    <w:rsid w:val="00021E41"/>
    <w:rsid w:val="00022952"/>
    <w:rsid w:val="000229A4"/>
    <w:rsid w:val="00022AE9"/>
    <w:rsid w:val="00022CCB"/>
    <w:rsid w:val="0002336F"/>
    <w:rsid w:val="00027785"/>
    <w:rsid w:val="00030FB4"/>
    <w:rsid w:val="00032555"/>
    <w:rsid w:val="00033300"/>
    <w:rsid w:val="000357A8"/>
    <w:rsid w:val="000370C8"/>
    <w:rsid w:val="00037835"/>
    <w:rsid w:val="00037E7F"/>
    <w:rsid w:val="000414CB"/>
    <w:rsid w:val="0004257C"/>
    <w:rsid w:val="000437BD"/>
    <w:rsid w:val="0004699B"/>
    <w:rsid w:val="000504BC"/>
    <w:rsid w:val="00050B43"/>
    <w:rsid w:val="00052511"/>
    <w:rsid w:val="000527DF"/>
    <w:rsid w:val="00053B09"/>
    <w:rsid w:val="00060E57"/>
    <w:rsid w:val="000611BA"/>
    <w:rsid w:val="00062F0B"/>
    <w:rsid w:val="00063E1E"/>
    <w:rsid w:val="0006503E"/>
    <w:rsid w:val="00071A39"/>
    <w:rsid w:val="000739C6"/>
    <w:rsid w:val="00074EC4"/>
    <w:rsid w:val="00076FF4"/>
    <w:rsid w:val="0007739A"/>
    <w:rsid w:val="000777E2"/>
    <w:rsid w:val="00077E9C"/>
    <w:rsid w:val="00077EAB"/>
    <w:rsid w:val="000807DE"/>
    <w:rsid w:val="00081B1D"/>
    <w:rsid w:val="00082EF6"/>
    <w:rsid w:val="000839AE"/>
    <w:rsid w:val="00083BE7"/>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B6382"/>
    <w:rsid w:val="000C23C8"/>
    <w:rsid w:val="000C503A"/>
    <w:rsid w:val="000D0027"/>
    <w:rsid w:val="000D0C76"/>
    <w:rsid w:val="000D196D"/>
    <w:rsid w:val="000D3DCA"/>
    <w:rsid w:val="000D516A"/>
    <w:rsid w:val="000D7799"/>
    <w:rsid w:val="000E1C43"/>
    <w:rsid w:val="000E23F3"/>
    <w:rsid w:val="000E2E51"/>
    <w:rsid w:val="000E3445"/>
    <w:rsid w:val="000E6398"/>
    <w:rsid w:val="000E7F6F"/>
    <w:rsid w:val="000F17B5"/>
    <w:rsid w:val="000F46D9"/>
    <w:rsid w:val="000F5437"/>
    <w:rsid w:val="000F5B12"/>
    <w:rsid w:val="000F5C61"/>
    <w:rsid w:val="001015AC"/>
    <w:rsid w:val="001027D1"/>
    <w:rsid w:val="0010302F"/>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60C4"/>
    <w:rsid w:val="001268E9"/>
    <w:rsid w:val="00130C65"/>
    <w:rsid w:val="00130D99"/>
    <w:rsid w:val="00136F22"/>
    <w:rsid w:val="00137340"/>
    <w:rsid w:val="001406C1"/>
    <w:rsid w:val="001413F6"/>
    <w:rsid w:val="00141C4A"/>
    <w:rsid w:val="00147924"/>
    <w:rsid w:val="00153BA0"/>
    <w:rsid w:val="0015454B"/>
    <w:rsid w:val="00155FE4"/>
    <w:rsid w:val="001563F1"/>
    <w:rsid w:val="00160015"/>
    <w:rsid w:val="00162EEB"/>
    <w:rsid w:val="00163801"/>
    <w:rsid w:val="00163AC3"/>
    <w:rsid w:val="00163F0A"/>
    <w:rsid w:val="00166A0A"/>
    <w:rsid w:val="001671B0"/>
    <w:rsid w:val="00171542"/>
    <w:rsid w:val="00171C05"/>
    <w:rsid w:val="001723CD"/>
    <w:rsid w:val="00172C2C"/>
    <w:rsid w:val="00173241"/>
    <w:rsid w:val="001738D3"/>
    <w:rsid w:val="00175E28"/>
    <w:rsid w:val="00176E60"/>
    <w:rsid w:val="001840EE"/>
    <w:rsid w:val="001903D7"/>
    <w:rsid w:val="00191AA9"/>
    <w:rsid w:val="0019437B"/>
    <w:rsid w:val="001951BB"/>
    <w:rsid w:val="001962C5"/>
    <w:rsid w:val="00197DDF"/>
    <w:rsid w:val="001A3D78"/>
    <w:rsid w:val="001A5ABA"/>
    <w:rsid w:val="001A694C"/>
    <w:rsid w:val="001A75E1"/>
    <w:rsid w:val="001B05FD"/>
    <w:rsid w:val="001B1CD4"/>
    <w:rsid w:val="001B2611"/>
    <w:rsid w:val="001B2FF4"/>
    <w:rsid w:val="001B3FD8"/>
    <w:rsid w:val="001B44E9"/>
    <w:rsid w:val="001C208D"/>
    <w:rsid w:val="001C5129"/>
    <w:rsid w:val="001C5F23"/>
    <w:rsid w:val="001C613E"/>
    <w:rsid w:val="001C67B7"/>
    <w:rsid w:val="001C6CB0"/>
    <w:rsid w:val="001C74AE"/>
    <w:rsid w:val="001D4175"/>
    <w:rsid w:val="001D587C"/>
    <w:rsid w:val="001D66FF"/>
    <w:rsid w:val="001E0AA3"/>
    <w:rsid w:val="001E0E0C"/>
    <w:rsid w:val="001E2E38"/>
    <w:rsid w:val="001E5726"/>
    <w:rsid w:val="001E5DD0"/>
    <w:rsid w:val="001F06E3"/>
    <w:rsid w:val="001F214F"/>
    <w:rsid w:val="001F48BC"/>
    <w:rsid w:val="00204963"/>
    <w:rsid w:val="0020751E"/>
    <w:rsid w:val="00207E60"/>
    <w:rsid w:val="00211304"/>
    <w:rsid w:val="0021133F"/>
    <w:rsid w:val="00212055"/>
    <w:rsid w:val="002145A0"/>
    <w:rsid w:val="00215D5C"/>
    <w:rsid w:val="00216A2C"/>
    <w:rsid w:val="00216FFC"/>
    <w:rsid w:val="00220D5A"/>
    <w:rsid w:val="00221B9A"/>
    <w:rsid w:val="00221F09"/>
    <w:rsid w:val="0022290C"/>
    <w:rsid w:val="002264DF"/>
    <w:rsid w:val="00230862"/>
    <w:rsid w:val="00232807"/>
    <w:rsid w:val="002375E6"/>
    <w:rsid w:val="00240058"/>
    <w:rsid w:val="002403A3"/>
    <w:rsid w:val="0024178A"/>
    <w:rsid w:val="002417A2"/>
    <w:rsid w:val="00242278"/>
    <w:rsid w:val="0024313E"/>
    <w:rsid w:val="0024384F"/>
    <w:rsid w:val="00247644"/>
    <w:rsid w:val="002510D3"/>
    <w:rsid w:val="00252622"/>
    <w:rsid w:val="002537B6"/>
    <w:rsid w:val="0026229D"/>
    <w:rsid w:val="002648C9"/>
    <w:rsid w:val="00264FDE"/>
    <w:rsid w:val="00265250"/>
    <w:rsid w:val="002652AA"/>
    <w:rsid w:val="00266A33"/>
    <w:rsid w:val="0026715B"/>
    <w:rsid w:val="002672E2"/>
    <w:rsid w:val="002679F7"/>
    <w:rsid w:val="00267C41"/>
    <w:rsid w:val="002700E2"/>
    <w:rsid w:val="00271140"/>
    <w:rsid w:val="00272AAD"/>
    <w:rsid w:val="00273025"/>
    <w:rsid w:val="00273BBB"/>
    <w:rsid w:val="00274D45"/>
    <w:rsid w:val="00280DA0"/>
    <w:rsid w:val="00280F76"/>
    <w:rsid w:val="002829E7"/>
    <w:rsid w:val="00283534"/>
    <w:rsid w:val="0028433D"/>
    <w:rsid w:val="00285488"/>
    <w:rsid w:val="002856DE"/>
    <w:rsid w:val="00286584"/>
    <w:rsid w:val="002921B5"/>
    <w:rsid w:val="00292CAA"/>
    <w:rsid w:val="002934F6"/>
    <w:rsid w:val="00296189"/>
    <w:rsid w:val="00296DFF"/>
    <w:rsid w:val="002974C8"/>
    <w:rsid w:val="002A0959"/>
    <w:rsid w:val="002A10F5"/>
    <w:rsid w:val="002A470C"/>
    <w:rsid w:val="002A5DEA"/>
    <w:rsid w:val="002A748A"/>
    <w:rsid w:val="002A7827"/>
    <w:rsid w:val="002B0F31"/>
    <w:rsid w:val="002B33B6"/>
    <w:rsid w:val="002B4610"/>
    <w:rsid w:val="002B4FA3"/>
    <w:rsid w:val="002B6501"/>
    <w:rsid w:val="002B749A"/>
    <w:rsid w:val="002C0C98"/>
    <w:rsid w:val="002C196A"/>
    <w:rsid w:val="002C2454"/>
    <w:rsid w:val="002C2E29"/>
    <w:rsid w:val="002C4205"/>
    <w:rsid w:val="002C53A5"/>
    <w:rsid w:val="002C5F3A"/>
    <w:rsid w:val="002D001D"/>
    <w:rsid w:val="002D3AFB"/>
    <w:rsid w:val="002D430D"/>
    <w:rsid w:val="002D55E5"/>
    <w:rsid w:val="002D6146"/>
    <w:rsid w:val="002E283E"/>
    <w:rsid w:val="002E622E"/>
    <w:rsid w:val="002E6542"/>
    <w:rsid w:val="002F0DFC"/>
    <w:rsid w:val="002F1564"/>
    <w:rsid w:val="002F1E35"/>
    <w:rsid w:val="002F397F"/>
    <w:rsid w:val="002F4D78"/>
    <w:rsid w:val="002F4FBD"/>
    <w:rsid w:val="002F5A0F"/>
    <w:rsid w:val="002F5AB8"/>
    <w:rsid w:val="002F7E17"/>
    <w:rsid w:val="0030068C"/>
    <w:rsid w:val="00300F67"/>
    <w:rsid w:val="00302216"/>
    <w:rsid w:val="003024DA"/>
    <w:rsid w:val="003026D4"/>
    <w:rsid w:val="00304C4D"/>
    <w:rsid w:val="00306C36"/>
    <w:rsid w:val="00307B27"/>
    <w:rsid w:val="00310E98"/>
    <w:rsid w:val="00314C76"/>
    <w:rsid w:val="00315077"/>
    <w:rsid w:val="003154D3"/>
    <w:rsid w:val="003155AA"/>
    <w:rsid w:val="00317032"/>
    <w:rsid w:val="00317C0B"/>
    <w:rsid w:val="003206AE"/>
    <w:rsid w:val="00320E99"/>
    <w:rsid w:val="00323009"/>
    <w:rsid w:val="00323CE6"/>
    <w:rsid w:val="0032679B"/>
    <w:rsid w:val="00334F64"/>
    <w:rsid w:val="003359AE"/>
    <w:rsid w:val="00337640"/>
    <w:rsid w:val="00340D9B"/>
    <w:rsid w:val="0034562F"/>
    <w:rsid w:val="003470A2"/>
    <w:rsid w:val="003503C0"/>
    <w:rsid w:val="00350E40"/>
    <w:rsid w:val="00351530"/>
    <w:rsid w:val="0035511C"/>
    <w:rsid w:val="00356F49"/>
    <w:rsid w:val="00357BEC"/>
    <w:rsid w:val="00361C47"/>
    <w:rsid w:val="00362B26"/>
    <w:rsid w:val="00362CD1"/>
    <w:rsid w:val="00362D3B"/>
    <w:rsid w:val="00363ECB"/>
    <w:rsid w:val="00367375"/>
    <w:rsid w:val="003716EB"/>
    <w:rsid w:val="00372057"/>
    <w:rsid w:val="00373180"/>
    <w:rsid w:val="003749F2"/>
    <w:rsid w:val="00376575"/>
    <w:rsid w:val="00377DDF"/>
    <w:rsid w:val="00382C8E"/>
    <w:rsid w:val="00383525"/>
    <w:rsid w:val="003845B6"/>
    <w:rsid w:val="00385A5D"/>
    <w:rsid w:val="00390121"/>
    <w:rsid w:val="003918AB"/>
    <w:rsid w:val="0039370D"/>
    <w:rsid w:val="003979A1"/>
    <w:rsid w:val="003979B3"/>
    <w:rsid w:val="003A0B10"/>
    <w:rsid w:val="003A1036"/>
    <w:rsid w:val="003A1EBA"/>
    <w:rsid w:val="003A4C0B"/>
    <w:rsid w:val="003A4F38"/>
    <w:rsid w:val="003A62F1"/>
    <w:rsid w:val="003A73F5"/>
    <w:rsid w:val="003B0CA0"/>
    <w:rsid w:val="003B3155"/>
    <w:rsid w:val="003B3945"/>
    <w:rsid w:val="003B55FA"/>
    <w:rsid w:val="003B5A3C"/>
    <w:rsid w:val="003C0271"/>
    <w:rsid w:val="003C3999"/>
    <w:rsid w:val="003C3CED"/>
    <w:rsid w:val="003C4579"/>
    <w:rsid w:val="003C5476"/>
    <w:rsid w:val="003C5901"/>
    <w:rsid w:val="003C5DF5"/>
    <w:rsid w:val="003C757D"/>
    <w:rsid w:val="003C7963"/>
    <w:rsid w:val="003C7E5E"/>
    <w:rsid w:val="003D1C41"/>
    <w:rsid w:val="003D2842"/>
    <w:rsid w:val="003D36EE"/>
    <w:rsid w:val="003D599D"/>
    <w:rsid w:val="003D5DAE"/>
    <w:rsid w:val="003E38F9"/>
    <w:rsid w:val="003E3F12"/>
    <w:rsid w:val="003E64BA"/>
    <w:rsid w:val="003F16FF"/>
    <w:rsid w:val="003F2249"/>
    <w:rsid w:val="003F2B17"/>
    <w:rsid w:val="003F2CD3"/>
    <w:rsid w:val="003F49E5"/>
    <w:rsid w:val="003F509C"/>
    <w:rsid w:val="003F60A1"/>
    <w:rsid w:val="003F7CD0"/>
    <w:rsid w:val="00400E9A"/>
    <w:rsid w:val="00401EDE"/>
    <w:rsid w:val="0040693C"/>
    <w:rsid w:val="00407006"/>
    <w:rsid w:val="00410B88"/>
    <w:rsid w:val="00411460"/>
    <w:rsid w:val="00413119"/>
    <w:rsid w:val="00413DD7"/>
    <w:rsid w:val="004151FE"/>
    <w:rsid w:val="00415389"/>
    <w:rsid w:val="00415FC5"/>
    <w:rsid w:val="0041618A"/>
    <w:rsid w:val="00420382"/>
    <w:rsid w:val="0042092C"/>
    <w:rsid w:val="00421013"/>
    <w:rsid w:val="00421E17"/>
    <w:rsid w:val="00421EF7"/>
    <w:rsid w:val="00422E6A"/>
    <w:rsid w:val="00424041"/>
    <w:rsid w:val="00424114"/>
    <w:rsid w:val="0042621E"/>
    <w:rsid w:val="0042630A"/>
    <w:rsid w:val="00427FBD"/>
    <w:rsid w:val="0043055A"/>
    <w:rsid w:val="00431277"/>
    <w:rsid w:val="004315AA"/>
    <w:rsid w:val="00431B16"/>
    <w:rsid w:val="0043429B"/>
    <w:rsid w:val="00435413"/>
    <w:rsid w:val="00435EC6"/>
    <w:rsid w:val="00437946"/>
    <w:rsid w:val="00437B11"/>
    <w:rsid w:val="004409CA"/>
    <w:rsid w:val="00440C78"/>
    <w:rsid w:val="00443F16"/>
    <w:rsid w:val="004458AA"/>
    <w:rsid w:val="0045061F"/>
    <w:rsid w:val="00456E7C"/>
    <w:rsid w:val="00460A15"/>
    <w:rsid w:val="0046276C"/>
    <w:rsid w:val="0046336E"/>
    <w:rsid w:val="0046486F"/>
    <w:rsid w:val="004705A2"/>
    <w:rsid w:val="00470EA6"/>
    <w:rsid w:val="00472CAF"/>
    <w:rsid w:val="00473F16"/>
    <w:rsid w:val="00476552"/>
    <w:rsid w:val="00477B4E"/>
    <w:rsid w:val="0048007A"/>
    <w:rsid w:val="00480C15"/>
    <w:rsid w:val="00481466"/>
    <w:rsid w:val="00483D98"/>
    <w:rsid w:val="00483E74"/>
    <w:rsid w:val="00484004"/>
    <w:rsid w:val="0048608C"/>
    <w:rsid w:val="00487870"/>
    <w:rsid w:val="004900BA"/>
    <w:rsid w:val="00490832"/>
    <w:rsid w:val="0049227F"/>
    <w:rsid w:val="0049275D"/>
    <w:rsid w:val="00492777"/>
    <w:rsid w:val="00493219"/>
    <w:rsid w:val="00494A59"/>
    <w:rsid w:val="00494D56"/>
    <w:rsid w:val="00496765"/>
    <w:rsid w:val="004A295B"/>
    <w:rsid w:val="004A5E68"/>
    <w:rsid w:val="004A6618"/>
    <w:rsid w:val="004A73BD"/>
    <w:rsid w:val="004A7B77"/>
    <w:rsid w:val="004B3901"/>
    <w:rsid w:val="004B45CA"/>
    <w:rsid w:val="004B4F7A"/>
    <w:rsid w:val="004B5A8E"/>
    <w:rsid w:val="004B6127"/>
    <w:rsid w:val="004C2A7B"/>
    <w:rsid w:val="004C44B5"/>
    <w:rsid w:val="004C4B9E"/>
    <w:rsid w:val="004C533F"/>
    <w:rsid w:val="004C7864"/>
    <w:rsid w:val="004D3424"/>
    <w:rsid w:val="004D726F"/>
    <w:rsid w:val="004D78B2"/>
    <w:rsid w:val="004D797D"/>
    <w:rsid w:val="004E07BC"/>
    <w:rsid w:val="004E149F"/>
    <w:rsid w:val="004E1A3E"/>
    <w:rsid w:val="004E348C"/>
    <w:rsid w:val="004E5438"/>
    <w:rsid w:val="004E54A0"/>
    <w:rsid w:val="004E69AB"/>
    <w:rsid w:val="004E6DF2"/>
    <w:rsid w:val="004F17D1"/>
    <w:rsid w:val="004F1A4D"/>
    <w:rsid w:val="004F1C5D"/>
    <w:rsid w:val="004F1D75"/>
    <w:rsid w:val="004F279E"/>
    <w:rsid w:val="004F2985"/>
    <w:rsid w:val="004F333D"/>
    <w:rsid w:val="004F33D6"/>
    <w:rsid w:val="004F638E"/>
    <w:rsid w:val="004F63AD"/>
    <w:rsid w:val="004F75AF"/>
    <w:rsid w:val="004F7DED"/>
    <w:rsid w:val="005004F7"/>
    <w:rsid w:val="00500A5E"/>
    <w:rsid w:val="00500D97"/>
    <w:rsid w:val="00500ECB"/>
    <w:rsid w:val="00501173"/>
    <w:rsid w:val="00502417"/>
    <w:rsid w:val="00502D24"/>
    <w:rsid w:val="00512E26"/>
    <w:rsid w:val="00513D8B"/>
    <w:rsid w:val="00517841"/>
    <w:rsid w:val="00521E8D"/>
    <w:rsid w:val="00522A06"/>
    <w:rsid w:val="00522CA4"/>
    <w:rsid w:val="00525838"/>
    <w:rsid w:val="00525C9B"/>
    <w:rsid w:val="00530785"/>
    <w:rsid w:val="00531B73"/>
    <w:rsid w:val="0053343D"/>
    <w:rsid w:val="00533F05"/>
    <w:rsid w:val="005368B6"/>
    <w:rsid w:val="00536D67"/>
    <w:rsid w:val="00537C02"/>
    <w:rsid w:val="00540904"/>
    <w:rsid w:val="00540A00"/>
    <w:rsid w:val="005411E1"/>
    <w:rsid w:val="0054376B"/>
    <w:rsid w:val="00543EE0"/>
    <w:rsid w:val="00551C91"/>
    <w:rsid w:val="00551D5D"/>
    <w:rsid w:val="00553C97"/>
    <w:rsid w:val="0055621E"/>
    <w:rsid w:val="005570A9"/>
    <w:rsid w:val="00560620"/>
    <w:rsid w:val="00560AED"/>
    <w:rsid w:val="00561155"/>
    <w:rsid w:val="00562273"/>
    <w:rsid w:val="005626DB"/>
    <w:rsid w:val="0056537E"/>
    <w:rsid w:val="0056590B"/>
    <w:rsid w:val="0056643C"/>
    <w:rsid w:val="005667A2"/>
    <w:rsid w:val="0056739A"/>
    <w:rsid w:val="005729D4"/>
    <w:rsid w:val="00573994"/>
    <w:rsid w:val="0057440B"/>
    <w:rsid w:val="00574BED"/>
    <w:rsid w:val="00576FB1"/>
    <w:rsid w:val="00581C56"/>
    <w:rsid w:val="0058260F"/>
    <w:rsid w:val="0058449F"/>
    <w:rsid w:val="00584B28"/>
    <w:rsid w:val="00585AE8"/>
    <w:rsid w:val="0059045F"/>
    <w:rsid w:val="0059060C"/>
    <w:rsid w:val="005911F7"/>
    <w:rsid w:val="00591820"/>
    <w:rsid w:val="00591A16"/>
    <w:rsid w:val="00591F76"/>
    <w:rsid w:val="00592193"/>
    <w:rsid w:val="0059225C"/>
    <w:rsid w:val="005948E2"/>
    <w:rsid w:val="00594A01"/>
    <w:rsid w:val="005969ED"/>
    <w:rsid w:val="0059748D"/>
    <w:rsid w:val="00597679"/>
    <w:rsid w:val="005A1600"/>
    <w:rsid w:val="005A1FB8"/>
    <w:rsid w:val="005A3005"/>
    <w:rsid w:val="005A3861"/>
    <w:rsid w:val="005A4AAB"/>
    <w:rsid w:val="005A668B"/>
    <w:rsid w:val="005B0670"/>
    <w:rsid w:val="005B2D5A"/>
    <w:rsid w:val="005B42BD"/>
    <w:rsid w:val="005B49F6"/>
    <w:rsid w:val="005B50EF"/>
    <w:rsid w:val="005B5861"/>
    <w:rsid w:val="005B6770"/>
    <w:rsid w:val="005B6BEF"/>
    <w:rsid w:val="005B7DA2"/>
    <w:rsid w:val="005C2124"/>
    <w:rsid w:val="005C4090"/>
    <w:rsid w:val="005C4C04"/>
    <w:rsid w:val="005C5D05"/>
    <w:rsid w:val="005D0E14"/>
    <w:rsid w:val="005D1235"/>
    <w:rsid w:val="005D3D82"/>
    <w:rsid w:val="005D4277"/>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2458"/>
    <w:rsid w:val="005F3255"/>
    <w:rsid w:val="005F5197"/>
    <w:rsid w:val="005F7FC5"/>
    <w:rsid w:val="0060018A"/>
    <w:rsid w:val="00600B1B"/>
    <w:rsid w:val="00602BF5"/>
    <w:rsid w:val="006043E3"/>
    <w:rsid w:val="0060507A"/>
    <w:rsid w:val="0061074A"/>
    <w:rsid w:val="00612DB9"/>
    <w:rsid w:val="00614E4D"/>
    <w:rsid w:val="006155F9"/>
    <w:rsid w:val="00616A05"/>
    <w:rsid w:val="0061712E"/>
    <w:rsid w:val="006178F9"/>
    <w:rsid w:val="006211BB"/>
    <w:rsid w:val="00625215"/>
    <w:rsid w:val="006253EF"/>
    <w:rsid w:val="00626327"/>
    <w:rsid w:val="00630486"/>
    <w:rsid w:val="0063141F"/>
    <w:rsid w:val="00631E07"/>
    <w:rsid w:val="006362C7"/>
    <w:rsid w:val="00636F64"/>
    <w:rsid w:val="00637F85"/>
    <w:rsid w:val="00640505"/>
    <w:rsid w:val="00640716"/>
    <w:rsid w:val="0064636C"/>
    <w:rsid w:val="006464B1"/>
    <w:rsid w:val="006475CF"/>
    <w:rsid w:val="00647B5B"/>
    <w:rsid w:val="006509D2"/>
    <w:rsid w:val="0065118B"/>
    <w:rsid w:val="006519FD"/>
    <w:rsid w:val="00660B81"/>
    <w:rsid w:val="00661F97"/>
    <w:rsid w:val="006624E2"/>
    <w:rsid w:val="00664640"/>
    <w:rsid w:val="00665B45"/>
    <w:rsid w:val="00666B1C"/>
    <w:rsid w:val="00670B35"/>
    <w:rsid w:val="00672187"/>
    <w:rsid w:val="00675490"/>
    <w:rsid w:val="006757EC"/>
    <w:rsid w:val="00680FF4"/>
    <w:rsid w:val="00681415"/>
    <w:rsid w:val="0068197C"/>
    <w:rsid w:val="00682243"/>
    <w:rsid w:val="0068274F"/>
    <w:rsid w:val="00684FAB"/>
    <w:rsid w:val="006865C9"/>
    <w:rsid w:val="00687052"/>
    <w:rsid w:val="00687AA1"/>
    <w:rsid w:val="006901E9"/>
    <w:rsid w:val="006908C5"/>
    <w:rsid w:val="00692D02"/>
    <w:rsid w:val="0069475D"/>
    <w:rsid w:val="00696101"/>
    <w:rsid w:val="00697B8F"/>
    <w:rsid w:val="006A0307"/>
    <w:rsid w:val="006A1736"/>
    <w:rsid w:val="006A1989"/>
    <w:rsid w:val="006A2502"/>
    <w:rsid w:val="006A32BE"/>
    <w:rsid w:val="006A5D8F"/>
    <w:rsid w:val="006A6EF4"/>
    <w:rsid w:val="006B11A7"/>
    <w:rsid w:val="006B56EA"/>
    <w:rsid w:val="006B7FBE"/>
    <w:rsid w:val="006C1A5B"/>
    <w:rsid w:val="006C1B92"/>
    <w:rsid w:val="006C2662"/>
    <w:rsid w:val="006C33DB"/>
    <w:rsid w:val="006C4E92"/>
    <w:rsid w:val="006C5B89"/>
    <w:rsid w:val="006C65B5"/>
    <w:rsid w:val="006C7420"/>
    <w:rsid w:val="006C7785"/>
    <w:rsid w:val="006C7A1E"/>
    <w:rsid w:val="006D02D6"/>
    <w:rsid w:val="006D0DA2"/>
    <w:rsid w:val="006D3249"/>
    <w:rsid w:val="006D4B71"/>
    <w:rsid w:val="006D51A0"/>
    <w:rsid w:val="006E02CD"/>
    <w:rsid w:val="006E1C6F"/>
    <w:rsid w:val="006E387A"/>
    <w:rsid w:val="006E6C82"/>
    <w:rsid w:val="006F04F6"/>
    <w:rsid w:val="006F6EB7"/>
    <w:rsid w:val="006F79E3"/>
    <w:rsid w:val="00703B53"/>
    <w:rsid w:val="007105DA"/>
    <w:rsid w:val="0071212B"/>
    <w:rsid w:val="007123A9"/>
    <w:rsid w:val="00714C41"/>
    <w:rsid w:val="00716D6C"/>
    <w:rsid w:val="00720D25"/>
    <w:rsid w:val="0072263F"/>
    <w:rsid w:val="00722DE6"/>
    <w:rsid w:val="00722ECA"/>
    <w:rsid w:val="007250B0"/>
    <w:rsid w:val="00726271"/>
    <w:rsid w:val="007267FB"/>
    <w:rsid w:val="0072743E"/>
    <w:rsid w:val="00727F21"/>
    <w:rsid w:val="00730D77"/>
    <w:rsid w:val="00732D16"/>
    <w:rsid w:val="007330B4"/>
    <w:rsid w:val="00734A99"/>
    <w:rsid w:val="00734B27"/>
    <w:rsid w:val="00734EB5"/>
    <w:rsid w:val="00737B8D"/>
    <w:rsid w:val="00737FAA"/>
    <w:rsid w:val="00740797"/>
    <w:rsid w:val="00740A36"/>
    <w:rsid w:val="00744F31"/>
    <w:rsid w:val="00746459"/>
    <w:rsid w:val="007533C8"/>
    <w:rsid w:val="00755185"/>
    <w:rsid w:val="0075648D"/>
    <w:rsid w:val="00761E41"/>
    <w:rsid w:val="007630F9"/>
    <w:rsid w:val="00766D1D"/>
    <w:rsid w:val="007713DF"/>
    <w:rsid w:val="007719CD"/>
    <w:rsid w:val="00772FDC"/>
    <w:rsid w:val="00777F78"/>
    <w:rsid w:val="00781553"/>
    <w:rsid w:val="00781A65"/>
    <w:rsid w:val="007824C1"/>
    <w:rsid w:val="00782905"/>
    <w:rsid w:val="00786B12"/>
    <w:rsid w:val="007905FA"/>
    <w:rsid w:val="007934FE"/>
    <w:rsid w:val="00793EDA"/>
    <w:rsid w:val="007950AB"/>
    <w:rsid w:val="0079538D"/>
    <w:rsid w:val="007A02DC"/>
    <w:rsid w:val="007A2A1E"/>
    <w:rsid w:val="007A390F"/>
    <w:rsid w:val="007A7807"/>
    <w:rsid w:val="007A7F0E"/>
    <w:rsid w:val="007B1574"/>
    <w:rsid w:val="007B1A88"/>
    <w:rsid w:val="007B2A1D"/>
    <w:rsid w:val="007B4186"/>
    <w:rsid w:val="007B470F"/>
    <w:rsid w:val="007B697F"/>
    <w:rsid w:val="007C0427"/>
    <w:rsid w:val="007C0B21"/>
    <w:rsid w:val="007C30F1"/>
    <w:rsid w:val="007C33E6"/>
    <w:rsid w:val="007C5799"/>
    <w:rsid w:val="007C60F8"/>
    <w:rsid w:val="007C759E"/>
    <w:rsid w:val="007C7BF7"/>
    <w:rsid w:val="007D3144"/>
    <w:rsid w:val="007D5C1C"/>
    <w:rsid w:val="007D697F"/>
    <w:rsid w:val="007D7165"/>
    <w:rsid w:val="007D7287"/>
    <w:rsid w:val="007E1C27"/>
    <w:rsid w:val="007E3F2D"/>
    <w:rsid w:val="007E4CB4"/>
    <w:rsid w:val="007E62F4"/>
    <w:rsid w:val="007E77A3"/>
    <w:rsid w:val="007F0625"/>
    <w:rsid w:val="007F3AB3"/>
    <w:rsid w:val="007F5045"/>
    <w:rsid w:val="007F580A"/>
    <w:rsid w:val="007F66DC"/>
    <w:rsid w:val="007F6F11"/>
    <w:rsid w:val="007F78E9"/>
    <w:rsid w:val="0080109E"/>
    <w:rsid w:val="00802696"/>
    <w:rsid w:val="00810A47"/>
    <w:rsid w:val="00811E55"/>
    <w:rsid w:val="00814640"/>
    <w:rsid w:val="00820657"/>
    <w:rsid w:val="008233B2"/>
    <w:rsid w:val="0082344D"/>
    <w:rsid w:val="008240D2"/>
    <w:rsid w:val="008261D8"/>
    <w:rsid w:val="008307A5"/>
    <w:rsid w:val="00830FE4"/>
    <w:rsid w:val="008319F2"/>
    <w:rsid w:val="008325ED"/>
    <w:rsid w:val="00832F68"/>
    <w:rsid w:val="00833303"/>
    <w:rsid w:val="00833E29"/>
    <w:rsid w:val="0083543F"/>
    <w:rsid w:val="008356E4"/>
    <w:rsid w:val="00835D3D"/>
    <w:rsid w:val="00835EA1"/>
    <w:rsid w:val="00837ABD"/>
    <w:rsid w:val="0084299F"/>
    <w:rsid w:val="00844980"/>
    <w:rsid w:val="00846458"/>
    <w:rsid w:val="008472AB"/>
    <w:rsid w:val="00847C75"/>
    <w:rsid w:val="008501DD"/>
    <w:rsid w:val="008515F1"/>
    <w:rsid w:val="008522D9"/>
    <w:rsid w:val="00852D2C"/>
    <w:rsid w:val="0085327A"/>
    <w:rsid w:val="00853F88"/>
    <w:rsid w:val="008613CE"/>
    <w:rsid w:val="008615A5"/>
    <w:rsid w:val="00864CAF"/>
    <w:rsid w:val="008663A7"/>
    <w:rsid w:val="00866FD1"/>
    <w:rsid w:val="00873EDD"/>
    <w:rsid w:val="00880462"/>
    <w:rsid w:val="0088069B"/>
    <w:rsid w:val="008835E4"/>
    <w:rsid w:val="0088385C"/>
    <w:rsid w:val="00883ADC"/>
    <w:rsid w:val="00890BB9"/>
    <w:rsid w:val="0089536C"/>
    <w:rsid w:val="00895B5E"/>
    <w:rsid w:val="00896BF3"/>
    <w:rsid w:val="008973E0"/>
    <w:rsid w:val="008A3130"/>
    <w:rsid w:val="008A4B16"/>
    <w:rsid w:val="008B0B49"/>
    <w:rsid w:val="008B1AEF"/>
    <w:rsid w:val="008B4571"/>
    <w:rsid w:val="008B5FBD"/>
    <w:rsid w:val="008B7043"/>
    <w:rsid w:val="008C0B6F"/>
    <w:rsid w:val="008C5CC7"/>
    <w:rsid w:val="008C5E03"/>
    <w:rsid w:val="008C7327"/>
    <w:rsid w:val="008D036E"/>
    <w:rsid w:val="008D086C"/>
    <w:rsid w:val="008D25E0"/>
    <w:rsid w:val="008D394F"/>
    <w:rsid w:val="008D4940"/>
    <w:rsid w:val="008D6B90"/>
    <w:rsid w:val="008D705C"/>
    <w:rsid w:val="008E46F6"/>
    <w:rsid w:val="008E4DCD"/>
    <w:rsid w:val="008F027E"/>
    <w:rsid w:val="008F09A3"/>
    <w:rsid w:val="008F1E96"/>
    <w:rsid w:val="008F25DB"/>
    <w:rsid w:val="008F3DD7"/>
    <w:rsid w:val="008F4096"/>
    <w:rsid w:val="008F6645"/>
    <w:rsid w:val="008F6D52"/>
    <w:rsid w:val="00901944"/>
    <w:rsid w:val="00903663"/>
    <w:rsid w:val="00903B56"/>
    <w:rsid w:val="00904D5E"/>
    <w:rsid w:val="009053AC"/>
    <w:rsid w:val="00907B0F"/>
    <w:rsid w:val="0091395C"/>
    <w:rsid w:val="00916ACF"/>
    <w:rsid w:val="0092049D"/>
    <w:rsid w:val="009207FD"/>
    <w:rsid w:val="009234DA"/>
    <w:rsid w:val="0092399F"/>
    <w:rsid w:val="00925CDE"/>
    <w:rsid w:val="00926A60"/>
    <w:rsid w:val="009316AD"/>
    <w:rsid w:val="0093235E"/>
    <w:rsid w:val="009361B9"/>
    <w:rsid w:val="00936DA5"/>
    <w:rsid w:val="00936F42"/>
    <w:rsid w:val="00937DAB"/>
    <w:rsid w:val="00943579"/>
    <w:rsid w:val="009440F2"/>
    <w:rsid w:val="00944CC6"/>
    <w:rsid w:val="009517B7"/>
    <w:rsid w:val="0095473C"/>
    <w:rsid w:val="00955DDF"/>
    <w:rsid w:val="00956A1C"/>
    <w:rsid w:val="00957FB5"/>
    <w:rsid w:val="00961507"/>
    <w:rsid w:val="00963E18"/>
    <w:rsid w:val="0096675D"/>
    <w:rsid w:val="009667DD"/>
    <w:rsid w:val="00967708"/>
    <w:rsid w:val="00967A7C"/>
    <w:rsid w:val="00970068"/>
    <w:rsid w:val="00970FA0"/>
    <w:rsid w:val="00975020"/>
    <w:rsid w:val="00975624"/>
    <w:rsid w:val="00976433"/>
    <w:rsid w:val="0097703E"/>
    <w:rsid w:val="0097738A"/>
    <w:rsid w:val="009828B8"/>
    <w:rsid w:val="00982A29"/>
    <w:rsid w:val="00983E43"/>
    <w:rsid w:val="00985019"/>
    <w:rsid w:val="00986905"/>
    <w:rsid w:val="009871DD"/>
    <w:rsid w:val="00991060"/>
    <w:rsid w:val="00991A0D"/>
    <w:rsid w:val="00991D1D"/>
    <w:rsid w:val="00993893"/>
    <w:rsid w:val="00995D0C"/>
    <w:rsid w:val="00995F5D"/>
    <w:rsid w:val="009966F1"/>
    <w:rsid w:val="009A0032"/>
    <w:rsid w:val="009A00B0"/>
    <w:rsid w:val="009A18C6"/>
    <w:rsid w:val="009A3449"/>
    <w:rsid w:val="009A39C5"/>
    <w:rsid w:val="009A3E67"/>
    <w:rsid w:val="009A6BE1"/>
    <w:rsid w:val="009A7699"/>
    <w:rsid w:val="009A77F0"/>
    <w:rsid w:val="009B002A"/>
    <w:rsid w:val="009B045D"/>
    <w:rsid w:val="009B04F3"/>
    <w:rsid w:val="009B189E"/>
    <w:rsid w:val="009B1E8C"/>
    <w:rsid w:val="009B6C7B"/>
    <w:rsid w:val="009C24C0"/>
    <w:rsid w:val="009C32D2"/>
    <w:rsid w:val="009C4339"/>
    <w:rsid w:val="009C6B0B"/>
    <w:rsid w:val="009D0CD8"/>
    <w:rsid w:val="009D4A81"/>
    <w:rsid w:val="009D538B"/>
    <w:rsid w:val="009D59CA"/>
    <w:rsid w:val="009D6E06"/>
    <w:rsid w:val="009D72F1"/>
    <w:rsid w:val="009D7F77"/>
    <w:rsid w:val="009E11C1"/>
    <w:rsid w:val="009E177F"/>
    <w:rsid w:val="009E2D8D"/>
    <w:rsid w:val="009E388B"/>
    <w:rsid w:val="009E3D7F"/>
    <w:rsid w:val="009E4D6E"/>
    <w:rsid w:val="009E575C"/>
    <w:rsid w:val="009E697F"/>
    <w:rsid w:val="009E6BFC"/>
    <w:rsid w:val="009F1A10"/>
    <w:rsid w:val="009F1BCB"/>
    <w:rsid w:val="009F28DE"/>
    <w:rsid w:val="009F7D4A"/>
    <w:rsid w:val="00A022C1"/>
    <w:rsid w:val="00A034DF"/>
    <w:rsid w:val="00A05577"/>
    <w:rsid w:val="00A07C82"/>
    <w:rsid w:val="00A101F9"/>
    <w:rsid w:val="00A10C4C"/>
    <w:rsid w:val="00A11477"/>
    <w:rsid w:val="00A11808"/>
    <w:rsid w:val="00A11967"/>
    <w:rsid w:val="00A11B8D"/>
    <w:rsid w:val="00A12A72"/>
    <w:rsid w:val="00A164FA"/>
    <w:rsid w:val="00A20BA9"/>
    <w:rsid w:val="00A22E33"/>
    <w:rsid w:val="00A23C33"/>
    <w:rsid w:val="00A2435A"/>
    <w:rsid w:val="00A25978"/>
    <w:rsid w:val="00A265CC"/>
    <w:rsid w:val="00A26C37"/>
    <w:rsid w:val="00A26FD3"/>
    <w:rsid w:val="00A27292"/>
    <w:rsid w:val="00A27684"/>
    <w:rsid w:val="00A27932"/>
    <w:rsid w:val="00A27FD8"/>
    <w:rsid w:val="00A3050A"/>
    <w:rsid w:val="00A31DAF"/>
    <w:rsid w:val="00A35EED"/>
    <w:rsid w:val="00A37092"/>
    <w:rsid w:val="00A44E48"/>
    <w:rsid w:val="00A45896"/>
    <w:rsid w:val="00A45B08"/>
    <w:rsid w:val="00A45ECC"/>
    <w:rsid w:val="00A475F8"/>
    <w:rsid w:val="00A47797"/>
    <w:rsid w:val="00A50EE0"/>
    <w:rsid w:val="00A52405"/>
    <w:rsid w:val="00A52C8C"/>
    <w:rsid w:val="00A5340F"/>
    <w:rsid w:val="00A53DFD"/>
    <w:rsid w:val="00A549A1"/>
    <w:rsid w:val="00A5711E"/>
    <w:rsid w:val="00A60F46"/>
    <w:rsid w:val="00A618FD"/>
    <w:rsid w:val="00A61BD7"/>
    <w:rsid w:val="00A6278A"/>
    <w:rsid w:val="00A6431A"/>
    <w:rsid w:val="00A708D5"/>
    <w:rsid w:val="00A72AD5"/>
    <w:rsid w:val="00A738DC"/>
    <w:rsid w:val="00A73CF8"/>
    <w:rsid w:val="00A759AF"/>
    <w:rsid w:val="00A762B2"/>
    <w:rsid w:val="00A84755"/>
    <w:rsid w:val="00A850B7"/>
    <w:rsid w:val="00A85332"/>
    <w:rsid w:val="00A90E75"/>
    <w:rsid w:val="00A91410"/>
    <w:rsid w:val="00A947B4"/>
    <w:rsid w:val="00A96361"/>
    <w:rsid w:val="00AA211B"/>
    <w:rsid w:val="00AA3B40"/>
    <w:rsid w:val="00AA7532"/>
    <w:rsid w:val="00AB094C"/>
    <w:rsid w:val="00AB1BBB"/>
    <w:rsid w:val="00AB29A4"/>
    <w:rsid w:val="00AB2CA8"/>
    <w:rsid w:val="00AB2DAF"/>
    <w:rsid w:val="00AB4794"/>
    <w:rsid w:val="00AB5D55"/>
    <w:rsid w:val="00AB6A54"/>
    <w:rsid w:val="00AB6A90"/>
    <w:rsid w:val="00AC00BD"/>
    <w:rsid w:val="00AC0A21"/>
    <w:rsid w:val="00AC3C60"/>
    <w:rsid w:val="00AC40F2"/>
    <w:rsid w:val="00AC4A79"/>
    <w:rsid w:val="00AC576B"/>
    <w:rsid w:val="00AC78D0"/>
    <w:rsid w:val="00AD0061"/>
    <w:rsid w:val="00AD075C"/>
    <w:rsid w:val="00AD1AE5"/>
    <w:rsid w:val="00AD2171"/>
    <w:rsid w:val="00AD24FC"/>
    <w:rsid w:val="00AD2EB9"/>
    <w:rsid w:val="00AD32C6"/>
    <w:rsid w:val="00AD3E5D"/>
    <w:rsid w:val="00AD5899"/>
    <w:rsid w:val="00AD5FC6"/>
    <w:rsid w:val="00AD6D0B"/>
    <w:rsid w:val="00AD7504"/>
    <w:rsid w:val="00AD78C8"/>
    <w:rsid w:val="00AE0DDD"/>
    <w:rsid w:val="00AE33B3"/>
    <w:rsid w:val="00AE34E3"/>
    <w:rsid w:val="00AE400B"/>
    <w:rsid w:val="00AE43DE"/>
    <w:rsid w:val="00AE6269"/>
    <w:rsid w:val="00AF2ECA"/>
    <w:rsid w:val="00AF583B"/>
    <w:rsid w:val="00AF58CA"/>
    <w:rsid w:val="00AF63CA"/>
    <w:rsid w:val="00AF6DEF"/>
    <w:rsid w:val="00B018F1"/>
    <w:rsid w:val="00B026DE"/>
    <w:rsid w:val="00B04CBD"/>
    <w:rsid w:val="00B059E5"/>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61B0"/>
    <w:rsid w:val="00B376D2"/>
    <w:rsid w:val="00B424D7"/>
    <w:rsid w:val="00B42DCF"/>
    <w:rsid w:val="00B435FB"/>
    <w:rsid w:val="00B43619"/>
    <w:rsid w:val="00B44230"/>
    <w:rsid w:val="00B53A78"/>
    <w:rsid w:val="00B56E47"/>
    <w:rsid w:val="00B60AFD"/>
    <w:rsid w:val="00B61018"/>
    <w:rsid w:val="00B61D12"/>
    <w:rsid w:val="00B6258F"/>
    <w:rsid w:val="00B63F63"/>
    <w:rsid w:val="00B64677"/>
    <w:rsid w:val="00B6572B"/>
    <w:rsid w:val="00B66A13"/>
    <w:rsid w:val="00B67445"/>
    <w:rsid w:val="00B715E1"/>
    <w:rsid w:val="00B7743A"/>
    <w:rsid w:val="00B77D70"/>
    <w:rsid w:val="00B77F3A"/>
    <w:rsid w:val="00B802A7"/>
    <w:rsid w:val="00B83C59"/>
    <w:rsid w:val="00B8799F"/>
    <w:rsid w:val="00B91367"/>
    <w:rsid w:val="00B92591"/>
    <w:rsid w:val="00B95398"/>
    <w:rsid w:val="00BA3804"/>
    <w:rsid w:val="00BA5237"/>
    <w:rsid w:val="00BA7111"/>
    <w:rsid w:val="00BA751E"/>
    <w:rsid w:val="00BA7B29"/>
    <w:rsid w:val="00BB0358"/>
    <w:rsid w:val="00BB05F0"/>
    <w:rsid w:val="00BB08FC"/>
    <w:rsid w:val="00BB0939"/>
    <w:rsid w:val="00BB35CC"/>
    <w:rsid w:val="00BB564F"/>
    <w:rsid w:val="00BB58C5"/>
    <w:rsid w:val="00BB66C2"/>
    <w:rsid w:val="00BB6CC4"/>
    <w:rsid w:val="00BB7062"/>
    <w:rsid w:val="00BC0744"/>
    <w:rsid w:val="00BC315F"/>
    <w:rsid w:val="00BC4B70"/>
    <w:rsid w:val="00BC520D"/>
    <w:rsid w:val="00BC69D1"/>
    <w:rsid w:val="00BD0B58"/>
    <w:rsid w:val="00BD2273"/>
    <w:rsid w:val="00BD2E2A"/>
    <w:rsid w:val="00BD55FD"/>
    <w:rsid w:val="00BD5D68"/>
    <w:rsid w:val="00BD693B"/>
    <w:rsid w:val="00BD7B79"/>
    <w:rsid w:val="00BE0A9D"/>
    <w:rsid w:val="00BE2830"/>
    <w:rsid w:val="00BE2911"/>
    <w:rsid w:val="00BE2DC7"/>
    <w:rsid w:val="00BE2FCA"/>
    <w:rsid w:val="00BE49AA"/>
    <w:rsid w:val="00BE68EC"/>
    <w:rsid w:val="00BE7C1C"/>
    <w:rsid w:val="00BF21CA"/>
    <w:rsid w:val="00BF3D22"/>
    <w:rsid w:val="00BF62B9"/>
    <w:rsid w:val="00C01083"/>
    <w:rsid w:val="00C01D2A"/>
    <w:rsid w:val="00C066E9"/>
    <w:rsid w:val="00C0760E"/>
    <w:rsid w:val="00C104A9"/>
    <w:rsid w:val="00C11075"/>
    <w:rsid w:val="00C1153A"/>
    <w:rsid w:val="00C11A73"/>
    <w:rsid w:val="00C172FE"/>
    <w:rsid w:val="00C20B3A"/>
    <w:rsid w:val="00C21656"/>
    <w:rsid w:val="00C2493C"/>
    <w:rsid w:val="00C27707"/>
    <w:rsid w:val="00C30EAA"/>
    <w:rsid w:val="00C314C2"/>
    <w:rsid w:val="00C32CEB"/>
    <w:rsid w:val="00C3493D"/>
    <w:rsid w:val="00C362F6"/>
    <w:rsid w:val="00C36622"/>
    <w:rsid w:val="00C40442"/>
    <w:rsid w:val="00C43F55"/>
    <w:rsid w:val="00C44905"/>
    <w:rsid w:val="00C4627C"/>
    <w:rsid w:val="00C47874"/>
    <w:rsid w:val="00C5511A"/>
    <w:rsid w:val="00C573D5"/>
    <w:rsid w:val="00C601A5"/>
    <w:rsid w:val="00C6239D"/>
    <w:rsid w:val="00C64168"/>
    <w:rsid w:val="00C64498"/>
    <w:rsid w:val="00C65A40"/>
    <w:rsid w:val="00C65C20"/>
    <w:rsid w:val="00C65F5D"/>
    <w:rsid w:val="00C6656D"/>
    <w:rsid w:val="00C70019"/>
    <w:rsid w:val="00C81714"/>
    <w:rsid w:val="00C83D84"/>
    <w:rsid w:val="00C8539C"/>
    <w:rsid w:val="00C85864"/>
    <w:rsid w:val="00C864C0"/>
    <w:rsid w:val="00C95E61"/>
    <w:rsid w:val="00CA1A45"/>
    <w:rsid w:val="00CA38F9"/>
    <w:rsid w:val="00CA4807"/>
    <w:rsid w:val="00CA684C"/>
    <w:rsid w:val="00CB0368"/>
    <w:rsid w:val="00CB1A03"/>
    <w:rsid w:val="00CB35DE"/>
    <w:rsid w:val="00CB6B1B"/>
    <w:rsid w:val="00CB7C0F"/>
    <w:rsid w:val="00CC0F4D"/>
    <w:rsid w:val="00CC158F"/>
    <w:rsid w:val="00CC34E8"/>
    <w:rsid w:val="00CC4195"/>
    <w:rsid w:val="00CC4921"/>
    <w:rsid w:val="00CC69B1"/>
    <w:rsid w:val="00CC69C9"/>
    <w:rsid w:val="00CC6C02"/>
    <w:rsid w:val="00CC7D01"/>
    <w:rsid w:val="00CD4656"/>
    <w:rsid w:val="00CD5AA9"/>
    <w:rsid w:val="00CE024F"/>
    <w:rsid w:val="00CE0A3F"/>
    <w:rsid w:val="00CE0F66"/>
    <w:rsid w:val="00CE23BB"/>
    <w:rsid w:val="00CE2C34"/>
    <w:rsid w:val="00CE400B"/>
    <w:rsid w:val="00CE4B21"/>
    <w:rsid w:val="00CF057B"/>
    <w:rsid w:val="00CF0803"/>
    <w:rsid w:val="00CF186E"/>
    <w:rsid w:val="00CF1EF0"/>
    <w:rsid w:val="00CF34E8"/>
    <w:rsid w:val="00CF5632"/>
    <w:rsid w:val="00CF5AE0"/>
    <w:rsid w:val="00D00F0A"/>
    <w:rsid w:val="00D02C92"/>
    <w:rsid w:val="00D032B8"/>
    <w:rsid w:val="00D03800"/>
    <w:rsid w:val="00D03A1D"/>
    <w:rsid w:val="00D04BE1"/>
    <w:rsid w:val="00D05282"/>
    <w:rsid w:val="00D0698A"/>
    <w:rsid w:val="00D07851"/>
    <w:rsid w:val="00D10B72"/>
    <w:rsid w:val="00D11568"/>
    <w:rsid w:val="00D12B18"/>
    <w:rsid w:val="00D15B7E"/>
    <w:rsid w:val="00D168E4"/>
    <w:rsid w:val="00D16DFC"/>
    <w:rsid w:val="00D22459"/>
    <w:rsid w:val="00D23A14"/>
    <w:rsid w:val="00D24399"/>
    <w:rsid w:val="00D24B01"/>
    <w:rsid w:val="00D25EA7"/>
    <w:rsid w:val="00D27227"/>
    <w:rsid w:val="00D27F65"/>
    <w:rsid w:val="00D31741"/>
    <w:rsid w:val="00D33C21"/>
    <w:rsid w:val="00D40690"/>
    <w:rsid w:val="00D408E1"/>
    <w:rsid w:val="00D41CE4"/>
    <w:rsid w:val="00D43B50"/>
    <w:rsid w:val="00D468C7"/>
    <w:rsid w:val="00D54CFB"/>
    <w:rsid w:val="00D562F0"/>
    <w:rsid w:val="00D60889"/>
    <w:rsid w:val="00D61528"/>
    <w:rsid w:val="00D627C6"/>
    <w:rsid w:val="00D6378D"/>
    <w:rsid w:val="00D644ED"/>
    <w:rsid w:val="00D64C1E"/>
    <w:rsid w:val="00D650E1"/>
    <w:rsid w:val="00D65B51"/>
    <w:rsid w:val="00D679DA"/>
    <w:rsid w:val="00D755B7"/>
    <w:rsid w:val="00D82AB1"/>
    <w:rsid w:val="00D854D8"/>
    <w:rsid w:val="00D86B08"/>
    <w:rsid w:val="00D87F1E"/>
    <w:rsid w:val="00D9047E"/>
    <w:rsid w:val="00D90ABD"/>
    <w:rsid w:val="00D92DB6"/>
    <w:rsid w:val="00D9345E"/>
    <w:rsid w:val="00D93D19"/>
    <w:rsid w:val="00D955C8"/>
    <w:rsid w:val="00D95618"/>
    <w:rsid w:val="00D97E4F"/>
    <w:rsid w:val="00DA0640"/>
    <w:rsid w:val="00DA0CDE"/>
    <w:rsid w:val="00DA1701"/>
    <w:rsid w:val="00DA24AF"/>
    <w:rsid w:val="00DA3451"/>
    <w:rsid w:val="00DB0AB4"/>
    <w:rsid w:val="00DB21D1"/>
    <w:rsid w:val="00DB3377"/>
    <w:rsid w:val="00DB6333"/>
    <w:rsid w:val="00DB7396"/>
    <w:rsid w:val="00DC07E5"/>
    <w:rsid w:val="00DC14C2"/>
    <w:rsid w:val="00DC185F"/>
    <w:rsid w:val="00DC1AA7"/>
    <w:rsid w:val="00DC2AF3"/>
    <w:rsid w:val="00DC7DA5"/>
    <w:rsid w:val="00DD0768"/>
    <w:rsid w:val="00DD16BF"/>
    <w:rsid w:val="00DD2C98"/>
    <w:rsid w:val="00DD3305"/>
    <w:rsid w:val="00DD367B"/>
    <w:rsid w:val="00DD4874"/>
    <w:rsid w:val="00DD6134"/>
    <w:rsid w:val="00DD64FA"/>
    <w:rsid w:val="00DD6A99"/>
    <w:rsid w:val="00DD6B9A"/>
    <w:rsid w:val="00DE016C"/>
    <w:rsid w:val="00DE0C37"/>
    <w:rsid w:val="00DE3BC8"/>
    <w:rsid w:val="00DE73D5"/>
    <w:rsid w:val="00DF091E"/>
    <w:rsid w:val="00DF1666"/>
    <w:rsid w:val="00DF1D19"/>
    <w:rsid w:val="00DF1FD8"/>
    <w:rsid w:val="00DF354F"/>
    <w:rsid w:val="00DF3B98"/>
    <w:rsid w:val="00DF6654"/>
    <w:rsid w:val="00DF6891"/>
    <w:rsid w:val="00DF6B8D"/>
    <w:rsid w:val="00DF745C"/>
    <w:rsid w:val="00DF74B5"/>
    <w:rsid w:val="00DF771C"/>
    <w:rsid w:val="00E006C7"/>
    <w:rsid w:val="00E02137"/>
    <w:rsid w:val="00E02459"/>
    <w:rsid w:val="00E02566"/>
    <w:rsid w:val="00E04801"/>
    <w:rsid w:val="00E0648A"/>
    <w:rsid w:val="00E067FB"/>
    <w:rsid w:val="00E0712A"/>
    <w:rsid w:val="00E10560"/>
    <w:rsid w:val="00E10B9E"/>
    <w:rsid w:val="00E13931"/>
    <w:rsid w:val="00E149EC"/>
    <w:rsid w:val="00E15D13"/>
    <w:rsid w:val="00E15E49"/>
    <w:rsid w:val="00E20340"/>
    <w:rsid w:val="00E2153E"/>
    <w:rsid w:val="00E21BD9"/>
    <w:rsid w:val="00E21C4F"/>
    <w:rsid w:val="00E23DAB"/>
    <w:rsid w:val="00E315F0"/>
    <w:rsid w:val="00E3205D"/>
    <w:rsid w:val="00E323A0"/>
    <w:rsid w:val="00E34E8D"/>
    <w:rsid w:val="00E412E0"/>
    <w:rsid w:val="00E4197A"/>
    <w:rsid w:val="00E42724"/>
    <w:rsid w:val="00E430F8"/>
    <w:rsid w:val="00E4338F"/>
    <w:rsid w:val="00E446FE"/>
    <w:rsid w:val="00E44B8E"/>
    <w:rsid w:val="00E45069"/>
    <w:rsid w:val="00E45980"/>
    <w:rsid w:val="00E46322"/>
    <w:rsid w:val="00E47469"/>
    <w:rsid w:val="00E505CE"/>
    <w:rsid w:val="00E51124"/>
    <w:rsid w:val="00E516CD"/>
    <w:rsid w:val="00E51B85"/>
    <w:rsid w:val="00E5228A"/>
    <w:rsid w:val="00E523FA"/>
    <w:rsid w:val="00E53EA1"/>
    <w:rsid w:val="00E548CC"/>
    <w:rsid w:val="00E60846"/>
    <w:rsid w:val="00E626E4"/>
    <w:rsid w:val="00E64A71"/>
    <w:rsid w:val="00E661C0"/>
    <w:rsid w:val="00E70299"/>
    <w:rsid w:val="00E721F3"/>
    <w:rsid w:val="00E7293F"/>
    <w:rsid w:val="00E74255"/>
    <w:rsid w:val="00E744ED"/>
    <w:rsid w:val="00E757F0"/>
    <w:rsid w:val="00E83C08"/>
    <w:rsid w:val="00E85B7D"/>
    <w:rsid w:val="00E85D49"/>
    <w:rsid w:val="00E85D5E"/>
    <w:rsid w:val="00E86790"/>
    <w:rsid w:val="00E920C0"/>
    <w:rsid w:val="00E93B77"/>
    <w:rsid w:val="00E95423"/>
    <w:rsid w:val="00E9627E"/>
    <w:rsid w:val="00E96B8F"/>
    <w:rsid w:val="00E96CB7"/>
    <w:rsid w:val="00E972C4"/>
    <w:rsid w:val="00EA19CC"/>
    <w:rsid w:val="00EA4C4F"/>
    <w:rsid w:val="00EB1B29"/>
    <w:rsid w:val="00EB1C1F"/>
    <w:rsid w:val="00EB28BB"/>
    <w:rsid w:val="00EB36E0"/>
    <w:rsid w:val="00EB39CE"/>
    <w:rsid w:val="00EB455A"/>
    <w:rsid w:val="00EB5827"/>
    <w:rsid w:val="00EB7298"/>
    <w:rsid w:val="00EC33B8"/>
    <w:rsid w:val="00EC6662"/>
    <w:rsid w:val="00EC71EC"/>
    <w:rsid w:val="00EC768A"/>
    <w:rsid w:val="00ED0267"/>
    <w:rsid w:val="00ED2135"/>
    <w:rsid w:val="00ED3234"/>
    <w:rsid w:val="00ED5973"/>
    <w:rsid w:val="00ED79DC"/>
    <w:rsid w:val="00EE0598"/>
    <w:rsid w:val="00EE0A34"/>
    <w:rsid w:val="00EE0EAB"/>
    <w:rsid w:val="00EE4C15"/>
    <w:rsid w:val="00EE4EF5"/>
    <w:rsid w:val="00EF4290"/>
    <w:rsid w:val="00EF5F20"/>
    <w:rsid w:val="00EF682A"/>
    <w:rsid w:val="00EF6BFC"/>
    <w:rsid w:val="00EF7CFF"/>
    <w:rsid w:val="00F0010D"/>
    <w:rsid w:val="00F01A4E"/>
    <w:rsid w:val="00F046FC"/>
    <w:rsid w:val="00F04A00"/>
    <w:rsid w:val="00F06B7F"/>
    <w:rsid w:val="00F06C9D"/>
    <w:rsid w:val="00F14872"/>
    <w:rsid w:val="00F178E0"/>
    <w:rsid w:val="00F2015B"/>
    <w:rsid w:val="00F223B1"/>
    <w:rsid w:val="00F23251"/>
    <w:rsid w:val="00F245B7"/>
    <w:rsid w:val="00F254A7"/>
    <w:rsid w:val="00F26711"/>
    <w:rsid w:val="00F2748A"/>
    <w:rsid w:val="00F30546"/>
    <w:rsid w:val="00F316E9"/>
    <w:rsid w:val="00F3228A"/>
    <w:rsid w:val="00F32C24"/>
    <w:rsid w:val="00F34158"/>
    <w:rsid w:val="00F37EE2"/>
    <w:rsid w:val="00F40907"/>
    <w:rsid w:val="00F44F2C"/>
    <w:rsid w:val="00F455C9"/>
    <w:rsid w:val="00F465F2"/>
    <w:rsid w:val="00F47678"/>
    <w:rsid w:val="00F522A4"/>
    <w:rsid w:val="00F5698A"/>
    <w:rsid w:val="00F61169"/>
    <w:rsid w:val="00F61695"/>
    <w:rsid w:val="00F61FC2"/>
    <w:rsid w:val="00F6262E"/>
    <w:rsid w:val="00F6475A"/>
    <w:rsid w:val="00F650E4"/>
    <w:rsid w:val="00F652BD"/>
    <w:rsid w:val="00F67F99"/>
    <w:rsid w:val="00F70079"/>
    <w:rsid w:val="00F72B06"/>
    <w:rsid w:val="00F73470"/>
    <w:rsid w:val="00F74FBF"/>
    <w:rsid w:val="00F762A7"/>
    <w:rsid w:val="00F805EA"/>
    <w:rsid w:val="00F80828"/>
    <w:rsid w:val="00F823AC"/>
    <w:rsid w:val="00F85359"/>
    <w:rsid w:val="00F85514"/>
    <w:rsid w:val="00F8575D"/>
    <w:rsid w:val="00F86198"/>
    <w:rsid w:val="00F9044B"/>
    <w:rsid w:val="00F915DD"/>
    <w:rsid w:val="00F93727"/>
    <w:rsid w:val="00F94039"/>
    <w:rsid w:val="00F94903"/>
    <w:rsid w:val="00F952B5"/>
    <w:rsid w:val="00F954EA"/>
    <w:rsid w:val="00FA0DC0"/>
    <w:rsid w:val="00FA14B0"/>
    <w:rsid w:val="00FA3ECA"/>
    <w:rsid w:val="00FA4C79"/>
    <w:rsid w:val="00FA598E"/>
    <w:rsid w:val="00FA663B"/>
    <w:rsid w:val="00FA6C75"/>
    <w:rsid w:val="00FA7116"/>
    <w:rsid w:val="00FB02A7"/>
    <w:rsid w:val="00FB0D49"/>
    <w:rsid w:val="00FB3D68"/>
    <w:rsid w:val="00FB4212"/>
    <w:rsid w:val="00FB4FEF"/>
    <w:rsid w:val="00FB6721"/>
    <w:rsid w:val="00FB6FD4"/>
    <w:rsid w:val="00FB7128"/>
    <w:rsid w:val="00FC097E"/>
    <w:rsid w:val="00FC1126"/>
    <w:rsid w:val="00FC1973"/>
    <w:rsid w:val="00FC29D4"/>
    <w:rsid w:val="00FC3DAC"/>
    <w:rsid w:val="00FC44AA"/>
    <w:rsid w:val="00FC5341"/>
    <w:rsid w:val="00FD19B7"/>
    <w:rsid w:val="00FD2E69"/>
    <w:rsid w:val="00FD5EA6"/>
    <w:rsid w:val="00FD723D"/>
    <w:rsid w:val="00FD7C48"/>
    <w:rsid w:val="00FE0E0B"/>
    <w:rsid w:val="00FE296D"/>
    <w:rsid w:val="00FE2AAA"/>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2.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3.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19</Pages>
  <Words>18780</Words>
  <Characters>107046</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0</cp:revision>
  <dcterms:created xsi:type="dcterms:W3CDTF">2021-09-30T03:46:00Z</dcterms:created>
  <dcterms:modified xsi:type="dcterms:W3CDTF">2021-10-01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